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276098" w14:textId="77777777" w:rsidR="001C2B78" w:rsidRPr="006A1F8E" w:rsidRDefault="00EE1D3E">
      <w:pPr>
        <w:rPr>
          <w:rFonts w:ascii="Times New Roman" w:hAnsi="Times New Roman" w:cs="Times New Roman"/>
        </w:rPr>
      </w:pPr>
      <w:r w:rsidRPr="006A1F8E">
        <w:rPr>
          <w:rFonts w:ascii="Times New Roman" w:hAnsi="Times New Roman" w:cs="Times New Roman"/>
          <w:noProof/>
          <w:lang w:val="ru-RU" w:eastAsia="ru-RU"/>
        </w:rPr>
        <w:drawing>
          <wp:anchor distT="0" distB="0" distL="114300" distR="114300" simplePos="0" relativeHeight="251661312" behindDoc="0" locked="0" layoutInCell="1" allowOverlap="1" wp14:anchorId="3D38FB5A" wp14:editId="4E0F8B4E">
            <wp:simplePos x="0" y="0"/>
            <wp:positionH relativeFrom="column">
              <wp:posOffset>672118</wp:posOffset>
            </wp:positionH>
            <wp:positionV relativeFrom="paragraph">
              <wp:posOffset>272415</wp:posOffset>
            </wp:positionV>
            <wp:extent cx="396240" cy="396240"/>
            <wp:effectExtent l="0" t="0" r="3810" b="3810"/>
            <wp:wrapSquare wrapText="bothSides"/>
            <wp:docPr id="2" name="Рисунок 2" descr="C:\Users\Muzaffar\Desktop\photo_2020-10-22_10-23-4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uzaffar\Desktop\photo_2020-10-22_10-23-49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240" cy="396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9B1816E" w14:textId="33D2E78F" w:rsidR="00851057" w:rsidRPr="006A1F8E" w:rsidRDefault="001C2B78" w:rsidP="00851057">
      <w:pPr>
        <w:pStyle w:val="1"/>
        <w:spacing w:before="0"/>
        <w:jc w:val="center"/>
        <w:rPr>
          <w:rFonts w:ascii="Times New Roman" w:hAnsi="Times New Roman" w:cs="Times New Roman"/>
          <w:noProof/>
          <w:u w:val="single"/>
          <w:lang w:val="uz-Latn-UZ" w:eastAsia="ru-RU"/>
        </w:rPr>
      </w:pPr>
      <w:r w:rsidRPr="006A1F8E">
        <w:rPr>
          <w:rFonts w:ascii="Times New Roman" w:hAnsi="Times New Roman" w:cs="Times New Roman"/>
          <w:noProof/>
          <w:u w:val="single"/>
          <w:lang w:val="ru-RU" w:eastAsia="ru-RU"/>
        </w:rPr>
        <mc:AlternateContent>
          <mc:Choice Requires="wpg">
            <w:drawing>
              <wp:anchor distT="0" distB="0" distL="114300" distR="114300" simplePos="0" relativeHeight="251659264" behindDoc="0" locked="1" layoutInCell="1" allowOverlap="1" wp14:anchorId="4560007C" wp14:editId="0EFF6406">
                <wp:simplePos x="0" y="0"/>
                <wp:positionH relativeFrom="margin">
                  <wp:align>center</wp:align>
                </wp:positionH>
                <wp:positionV relativeFrom="page">
                  <wp:posOffset>495300</wp:posOffset>
                </wp:positionV>
                <wp:extent cx="6812280" cy="438785"/>
                <wp:effectExtent l="0" t="0" r="17780" b="33020"/>
                <wp:wrapNone/>
                <wp:docPr id="45" name="Группа 17" descr="Рисунок верхнего колонтитула с серыми прямоугольниками под разными углами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 bwMode="auto">
                        <a:xfrm>
                          <a:off x="0" y="0"/>
                          <a:ext cx="6812280" cy="438785"/>
                          <a:chOff x="0" y="0"/>
                          <a:chExt cx="4329" cy="275"/>
                        </a:xfrm>
                      </wpg:grpSpPr>
                      <wps:wsp>
                        <wps:cNvPr id="46" name="Полилиния 46"/>
                        <wps:cNvSpPr>
                          <a:spLocks noEditPoints="1"/>
                        </wps:cNvSpPr>
                        <wps:spPr bwMode="auto">
                          <a:xfrm>
                            <a:off x="0" y="0"/>
                            <a:ext cx="1024" cy="275"/>
                          </a:xfrm>
                          <a:custGeom>
                            <a:avLst/>
                            <a:gdLst>
                              <a:gd name="T0" fmla="*/ 944 w 1024"/>
                              <a:gd name="T1" fmla="*/ 191 h 275"/>
                              <a:gd name="T2" fmla="*/ 1018 w 1024"/>
                              <a:gd name="T3" fmla="*/ 236 h 275"/>
                              <a:gd name="T4" fmla="*/ 1022 w 1024"/>
                              <a:gd name="T5" fmla="*/ 239 h 275"/>
                              <a:gd name="T6" fmla="*/ 1024 w 1024"/>
                              <a:gd name="T7" fmla="*/ 240 h 275"/>
                              <a:gd name="T8" fmla="*/ 963 w 1024"/>
                              <a:gd name="T9" fmla="*/ 275 h 275"/>
                              <a:gd name="T10" fmla="*/ 944 w 1024"/>
                              <a:gd name="T11" fmla="*/ 275 h 275"/>
                              <a:gd name="T12" fmla="*/ 944 w 1024"/>
                              <a:gd name="T13" fmla="*/ 191 h 275"/>
                              <a:gd name="T14" fmla="*/ 787 w 1024"/>
                              <a:gd name="T15" fmla="*/ 93 h 275"/>
                              <a:gd name="T16" fmla="*/ 866 w 1024"/>
                              <a:gd name="T17" fmla="*/ 143 h 275"/>
                              <a:gd name="T18" fmla="*/ 866 w 1024"/>
                              <a:gd name="T19" fmla="*/ 275 h 275"/>
                              <a:gd name="T20" fmla="*/ 787 w 1024"/>
                              <a:gd name="T21" fmla="*/ 275 h 275"/>
                              <a:gd name="T22" fmla="*/ 787 w 1024"/>
                              <a:gd name="T23" fmla="*/ 93 h 275"/>
                              <a:gd name="T24" fmla="*/ 630 w 1024"/>
                              <a:gd name="T25" fmla="*/ 0 h 275"/>
                              <a:gd name="T26" fmla="*/ 635 w 1024"/>
                              <a:gd name="T27" fmla="*/ 0 h 275"/>
                              <a:gd name="T28" fmla="*/ 709 w 1024"/>
                              <a:gd name="T29" fmla="*/ 45 h 275"/>
                              <a:gd name="T30" fmla="*/ 709 w 1024"/>
                              <a:gd name="T31" fmla="*/ 275 h 275"/>
                              <a:gd name="T32" fmla="*/ 630 w 1024"/>
                              <a:gd name="T33" fmla="*/ 275 h 275"/>
                              <a:gd name="T34" fmla="*/ 630 w 1024"/>
                              <a:gd name="T35" fmla="*/ 0 h 275"/>
                              <a:gd name="T36" fmla="*/ 472 w 1024"/>
                              <a:gd name="T37" fmla="*/ 0 h 275"/>
                              <a:gd name="T38" fmla="*/ 550 w 1024"/>
                              <a:gd name="T39" fmla="*/ 0 h 275"/>
                              <a:gd name="T40" fmla="*/ 550 w 1024"/>
                              <a:gd name="T41" fmla="*/ 275 h 275"/>
                              <a:gd name="T42" fmla="*/ 472 w 1024"/>
                              <a:gd name="T43" fmla="*/ 275 h 275"/>
                              <a:gd name="T44" fmla="*/ 472 w 1024"/>
                              <a:gd name="T45" fmla="*/ 0 h 275"/>
                              <a:gd name="T46" fmla="*/ 315 w 1024"/>
                              <a:gd name="T47" fmla="*/ 0 h 275"/>
                              <a:gd name="T48" fmla="*/ 393 w 1024"/>
                              <a:gd name="T49" fmla="*/ 0 h 275"/>
                              <a:gd name="T50" fmla="*/ 393 w 1024"/>
                              <a:gd name="T51" fmla="*/ 275 h 275"/>
                              <a:gd name="T52" fmla="*/ 315 w 1024"/>
                              <a:gd name="T53" fmla="*/ 275 h 275"/>
                              <a:gd name="T54" fmla="*/ 315 w 1024"/>
                              <a:gd name="T55" fmla="*/ 0 h 275"/>
                              <a:gd name="T56" fmla="*/ 158 w 1024"/>
                              <a:gd name="T57" fmla="*/ 0 h 275"/>
                              <a:gd name="T58" fmla="*/ 236 w 1024"/>
                              <a:gd name="T59" fmla="*/ 0 h 275"/>
                              <a:gd name="T60" fmla="*/ 236 w 1024"/>
                              <a:gd name="T61" fmla="*/ 275 h 275"/>
                              <a:gd name="T62" fmla="*/ 158 w 1024"/>
                              <a:gd name="T63" fmla="*/ 275 h 275"/>
                              <a:gd name="T64" fmla="*/ 158 w 1024"/>
                              <a:gd name="T65" fmla="*/ 0 h 275"/>
                              <a:gd name="T66" fmla="*/ 0 w 1024"/>
                              <a:gd name="T67" fmla="*/ 0 h 275"/>
                              <a:gd name="T68" fmla="*/ 78 w 1024"/>
                              <a:gd name="T69" fmla="*/ 0 h 275"/>
                              <a:gd name="T70" fmla="*/ 78 w 1024"/>
                              <a:gd name="T71" fmla="*/ 275 h 275"/>
                              <a:gd name="T72" fmla="*/ 0 w 1024"/>
                              <a:gd name="T73" fmla="*/ 275 h 275"/>
                              <a:gd name="T74" fmla="*/ 0 w 1024"/>
                              <a:gd name="T75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</a:cxnLst>
                            <a:rect l="0" t="0" r="r" b="b"/>
                            <a:pathLst>
                              <a:path w="1024" h="275">
                                <a:moveTo>
                                  <a:pt x="944" y="191"/>
                                </a:moveTo>
                                <a:lnTo>
                                  <a:pt x="1018" y="236"/>
                                </a:lnTo>
                                <a:lnTo>
                                  <a:pt x="1022" y="239"/>
                                </a:lnTo>
                                <a:lnTo>
                                  <a:pt x="1024" y="240"/>
                                </a:lnTo>
                                <a:lnTo>
                                  <a:pt x="963" y="275"/>
                                </a:lnTo>
                                <a:lnTo>
                                  <a:pt x="944" y="275"/>
                                </a:lnTo>
                                <a:lnTo>
                                  <a:pt x="944" y="191"/>
                                </a:lnTo>
                                <a:close/>
                                <a:moveTo>
                                  <a:pt x="787" y="93"/>
                                </a:moveTo>
                                <a:lnTo>
                                  <a:pt x="866" y="143"/>
                                </a:lnTo>
                                <a:lnTo>
                                  <a:pt x="866" y="275"/>
                                </a:lnTo>
                                <a:lnTo>
                                  <a:pt x="787" y="275"/>
                                </a:lnTo>
                                <a:lnTo>
                                  <a:pt x="787" y="93"/>
                                </a:lnTo>
                                <a:close/>
                                <a:moveTo>
                                  <a:pt x="630" y="0"/>
                                </a:moveTo>
                                <a:lnTo>
                                  <a:pt x="635" y="0"/>
                                </a:lnTo>
                                <a:lnTo>
                                  <a:pt x="709" y="45"/>
                                </a:lnTo>
                                <a:lnTo>
                                  <a:pt x="709" y="275"/>
                                </a:lnTo>
                                <a:lnTo>
                                  <a:pt x="630" y="275"/>
                                </a:lnTo>
                                <a:lnTo>
                                  <a:pt x="630" y="0"/>
                                </a:lnTo>
                                <a:close/>
                                <a:moveTo>
                                  <a:pt x="472" y="0"/>
                                </a:moveTo>
                                <a:lnTo>
                                  <a:pt x="550" y="0"/>
                                </a:lnTo>
                                <a:lnTo>
                                  <a:pt x="550" y="275"/>
                                </a:lnTo>
                                <a:lnTo>
                                  <a:pt x="472" y="275"/>
                                </a:lnTo>
                                <a:lnTo>
                                  <a:pt x="472" y="0"/>
                                </a:lnTo>
                                <a:close/>
                                <a:moveTo>
                                  <a:pt x="315" y="0"/>
                                </a:moveTo>
                                <a:lnTo>
                                  <a:pt x="393" y="0"/>
                                </a:lnTo>
                                <a:lnTo>
                                  <a:pt x="393" y="275"/>
                                </a:lnTo>
                                <a:lnTo>
                                  <a:pt x="315" y="275"/>
                                </a:lnTo>
                                <a:lnTo>
                                  <a:pt x="315" y="0"/>
                                </a:lnTo>
                                <a:close/>
                                <a:moveTo>
                                  <a:pt x="158" y="0"/>
                                </a:moveTo>
                                <a:lnTo>
                                  <a:pt x="236" y="0"/>
                                </a:lnTo>
                                <a:lnTo>
                                  <a:pt x="236" y="275"/>
                                </a:lnTo>
                                <a:lnTo>
                                  <a:pt x="158" y="275"/>
                                </a:lnTo>
                                <a:lnTo>
                                  <a:pt x="158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78" y="0"/>
                                </a:lnTo>
                                <a:lnTo>
                                  <a:pt x="78" y="275"/>
                                </a:lnTo>
                                <a:lnTo>
                                  <a:pt x="0" y="27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47" name="Полилиния 47"/>
                        <wps:cNvSpPr>
                          <a:spLocks noEditPoints="1"/>
                        </wps:cNvSpPr>
                        <wps:spPr bwMode="auto">
                          <a:xfrm>
                            <a:off x="1024" y="240"/>
                            <a:ext cx="252" cy="35"/>
                          </a:xfrm>
                          <a:custGeom>
                            <a:avLst/>
                            <a:gdLst>
                              <a:gd name="T0" fmla="*/ 182 w 252"/>
                              <a:gd name="T1" fmla="*/ 26 h 35"/>
                              <a:gd name="T2" fmla="*/ 252 w 252"/>
                              <a:gd name="T3" fmla="*/ 35 h 35"/>
                              <a:gd name="T4" fmla="*/ 186 w 252"/>
                              <a:gd name="T5" fmla="*/ 35 h 35"/>
                              <a:gd name="T6" fmla="*/ 182 w 252"/>
                              <a:gd name="T7" fmla="*/ 26 h 35"/>
                              <a:gd name="T8" fmla="*/ 0 w 252"/>
                              <a:gd name="T9" fmla="*/ 0 h 35"/>
                              <a:gd name="T10" fmla="*/ 3 w 252"/>
                              <a:gd name="T11" fmla="*/ 2 h 35"/>
                              <a:gd name="T12" fmla="*/ 91 w 252"/>
                              <a:gd name="T13" fmla="*/ 14 h 35"/>
                              <a:gd name="T14" fmla="*/ 100 w 252"/>
                              <a:gd name="T15" fmla="*/ 35 h 35"/>
                              <a:gd name="T16" fmla="*/ 14 w 252"/>
                              <a:gd name="T17" fmla="*/ 35 h 35"/>
                              <a:gd name="T18" fmla="*/ 0 w 252"/>
                              <a:gd name="T19" fmla="*/ 0 h 35"/>
                              <a:gd name="T20" fmla="*/ 0 w 252"/>
                              <a:gd name="T21" fmla="*/ 0 h 35"/>
                              <a:gd name="T22" fmla="*/ 0 w 252"/>
                              <a:gd name="T23" fmla="*/ 0 h 35"/>
                              <a:gd name="T24" fmla="*/ 0 w 252"/>
                              <a:gd name="T25" fmla="*/ 2 h 35"/>
                              <a:gd name="T26" fmla="*/ 0 w 252"/>
                              <a:gd name="T27" fmla="*/ 0 h 3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</a:cxnLst>
                            <a:rect l="0" t="0" r="r" b="b"/>
                            <a:pathLst>
                              <a:path w="252" h="35">
                                <a:moveTo>
                                  <a:pt x="182" y="26"/>
                                </a:moveTo>
                                <a:lnTo>
                                  <a:pt x="252" y="35"/>
                                </a:lnTo>
                                <a:lnTo>
                                  <a:pt x="186" y="35"/>
                                </a:lnTo>
                                <a:lnTo>
                                  <a:pt x="182" y="26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3" y="2"/>
                                </a:lnTo>
                                <a:lnTo>
                                  <a:pt x="91" y="14"/>
                                </a:lnTo>
                                <a:lnTo>
                                  <a:pt x="100" y="35"/>
                                </a:lnTo>
                                <a:lnTo>
                                  <a:pt x="14" y="35"/>
                                </a:lnTo>
                                <a:lnTo>
                                  <a:pt x="0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0" y="0"/>
                                </a:lnTo>
                                <a:lnTo>
                                  <a:pt x="0" y="2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48" name="Полилиния 48"/>
                        <wps:cNvSpPr>
                          <a:spLocks noEditPoints="1"/>
                        </wps:cNvSpPr>
                        <wps:spPr bwMode="auto">
                          <a:xfrm>
                            <a:off x="3088" y="0"/>
                            <a:ext cx="81" cy="69"/>
                          </a:xfrm>
                          <a:custGeom>
                            <a:avLst/>
                            <a:gdLst>
                              <a:gd name="T0" fmla="*/ 8 w 81"/>
                              <a:gd name="T1" fmla="*/ 69 h 69"/>
                              <a:gd name="T2" fmla="*/ 8 w 81"/>
                              <a:gd name="T3" fmla="*/ 69 h 69"/>
                              <a:gd name="T4" fmla="*/ 8 w 81"/>
                              <a:gd name="T5" fmla="*/ 69 h 69"/>
                              <a:gd name="T6" fmla="*/ 8 w 81"/>
                              <a:gd name="T7" fmla="*/ 69 h 69"/>
                              <a:gd name="T8" fmla="*/ 0 w 81"/>
                              <a:gd name="T9" fmla="*/ 0 h 69"/>
                              <a:gd name="T10" fmla="*/ 80 w 81"/>
                              <a:gd name="T11" fmla="*/ 0 h 69"/>
                              <a:gd name="T12" fmla="*/ 81 w 81"/>
                              <a:gd name="T13" fmla="*/ 13 h 69"/>
                              <a:gd name="T14" fmla="*/ 11 w 81"/>
                              <a:gd name="T15" fmla="*/ 68 h 69"/>
                              <a:gd name="T16" fmla="*/ 8 w 81"/>
                              <a:gd name="T17" fmla="*/ 65 h 69"/>
                              <a:gd name="T18" fmla="*/ 0 w 81"/>
                              <a:gd name="T19" fmla="*/ 0 h 69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</a:cxnLst>
                            <a:rect l="0" t="0" r="r" b="b"/>
                            <a:pathLst>
                              <a:path w="81" h="69">
                                <a:moveTo>
                                  <a:pt x="8" y="69"/>
                                </a:moveTo>
                                <a:lnTo>
                                  <a:pt x="8" y="69"/>
                                </a:lnTo>
                                <a:lnTo>
                                  <a:pt x="8" y="69"/>
                                </a:lnTo>
                                <a:lnTo>
                                  <a:pt x="8" y="69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80" y="0"/>
                                </a:lnTo>
                                <a:lnTo>
                                  <a:pt x="81" y="13"/>
                                </a:lnTo>
                                <a:lnTo>
                                  <a:pt x="11" y="68"/>
                                </a:lnTo>
                                <a:lnTo>
                                  <a:pt x="8" y="6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1" name="Полилиния 49"/>
                        <wps:cNvSpPr>
                          <a:spLocks noEditPoints="1"/>
                        </wps:cNvSpPr>
                        <wps:spPr bwMode="auto">
                          <a:xfrm>
                            <a:off x="3096" y="0"/>
                            <a:ext cx="1233" cy="275"/>
                          </a:xfrm>
                          <a:custGeom>
                            <a:avLst/>
                            <a:gdLst>
                              <a:gd name="T0" fmla="*/ 1233 w 1233"/>
                              <a:gd name="T1" fmla="*/ 119 h 275"/>
                              <a:gd name="T2" fmla="*/ 1233 w 1233"/>
                              <a:gd name="T3" fmla="*/ 219 h 275"/>
                              <a:gd name="T4" fmla="*/ 1161 w 1233"/>
                              <a:gd name="T5" fmla="*/ 275 h 275"/>
                              <a:gd name="T6" fmla="*/ 1031 w 1233"/>
                              <a:gd name="T7" fmla="*/ 275 h 275"/>
                              <a:gd name="T8" fmla="*/ 1233 w 1233"/>
                              <a:gd name="T9" fmla="*/ 119 h 275"/>
                              <a:gd name="T10" fmla="*/ 0 w 1233"/>
                              <a:gd name="T11" fmla="*/ 69 h 275"/>
                              <a:gd name="T12" fmla="*/ 0 w 1233"/>
                              <a:gd name="T13" fmla="*/ 69 h 275"/>
                              <a:gd name="T14" fmla="*/ 0 w 1233"/>
                              <a:gd name="T15" fmla="*/ 69 h 275"/>
                              <a:gd name="T16" fmla="*/ 0 w 1233"/>
                              <a:gd name="T17" fmla="*/ 69 h 275"/>
                              <a:gd name="T18" fmla="*/ 1128 w 1233"/>
                              <a:gd name="T19" fmla="*/ 0 h 275"/>
                              <a:gd name="T20" fmla="*/ 1233 w 1233"/>
                              <a:gd name="T21" fmla="*/ 0 h 275"/>
                              <a:gd name="T22" fmla="*/ 1233 w 1233"/>
                              <a:gd name="T23" fmla="*/ 18 h 275"/>
                              <a:gd name="T24" fmla="*/ 900 w 1233"/>
                              <a:gd name="T25" fmla="*/ 275 h 275"/>
                              <a:gd name="T26" fmla="*/ 771 w 1233"/>
                              <a:gd name="T27" fmla="*/ 275 h 275"/>
                              <a:gd name="T28" fmla="*/ 1128 w 1233"/>
                              <a:gd name="T29" fmla="*/ 0 h 275"/>
                              <a:gd name="T30" fmla="*/ 869 w 1233"/>
                              <a:gd name="T31" fmla="*/ 0 h 275"/>
                              <a:gd name="T32" fmla="*/ 998 w 1233"/>
                              <a:gd name="T33" fmla="*/ 0 h 275"/>
                              <a:gd name="T34" fmla="*/ 641 w 1233"/>
                              <a:gd name="T35" fmla="*/ 275 h 275"/>
                              <a:gd name="T36" fmla="*/ 512 w 1233"/>
                              <a:gd name="T37" fmla="*/ 275 h 275"/>
                              <a:gd name="T38" fmla="*/ 869 w 1233"/>
                              <a:gd name="T39" fmla="*/ 0 h 275"/>
                              <a:gd name="T40" fmla="*/ 609 w 1233"/>
                              <a:gd name="T41" fmla="*/ 0 h 275"/>
                              <a:gd name="T42" fmla="*/ 739 w 1233"/>
                              <a:gd name="T43" fmla="*/ 0 h 275"/>
                              <a:gd name="T44" fmla="*/ 382 w 1233"/>
                              <a:gd name="T45" fmla="*/ 275 h 275"/>
                              <a:gd name="T46" fmla="*/ 268 w 1233"/>
                              <a:gd name="T47" fmla="*/ 275 h 275"/>
                              <a:gd name="T48" fmla="*/ 261 w 1233"/>
                              <a:gd name="T49" fmla="*/ 270 h 275"/>
                              <a:gd name="T50" fmla="*/ 609 w 1233"/>
                              <a:gd name="T51" fmla="*/ 0 h 275"/>
                              <a:gd name="T52" fmla="*/ 349 w 1233"/>
                              <a:gd name="T53" fmla="*/ 0 h 275"/>
                              <a:gd name="T54" fmla="*/ 480 w 1233"/>
                              <a:gd name="T55" fmla="*/ 0 h 275"/>
                              <a:gd name="T56" fmla="*/ 196 w 1233"/>
                              <a:gd name="T57" fmla="*/ 219 h 275"/>
                              <a:gd name="T58" fmla="*/ 142 w 1233"/>
                              <a:gd name="T59" fmla="*/ 177 h 275"/>
                              <a:gd name="T60" fmla="*/ 139 w 1233"/>
                              <a:gd name="T61" fmla="*/ 173 h 275"/>
                              <a:gd name="T62" fmla="*/ 132 w 1233"/>
                              <a:gd name="T63" fmla="*/ 168 h 275"/>
                              <a:gd name="T64" fmla="*/ 349 w 1233"/>
                              <a:gd name="T65" fmla="*/ 0 h 275"/>
                              <a:gd name="T66" fmla="*/ 90 w 1233"/>
                              <a:gd name="T67" fmla="*/ 0 h 275"/>
                              <a:gd name="T68" fmla="*/ 220 w 1233"/>
                              <a:gd name="T69" fmla="*/ 0 h 275"/>
                              <a:gd name="T70" fmla="*/ 68 w 1233"/>
                              <a:gd name="T71" fmla="*/ 117 h 275"/>
                              <a:gd name="T72" fmla="*/ 3 w 1233"/>
                              <a:gd name="T73" fmla="*/ 68 h 275"/>
                              <a:gd name="T74" fmla="*/ 73 w 1233"/>
                              <a:gd name="T75" fmla="*/ 13 h 275"/>
                              <a:gd name="T76" fmla="*/ 90 w 1233"/>
                              <a:gd name="T77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  <a:cxn ang="0">
                                <a:pos x="T76" y="T77"/>
                              </a:cxn>
                            </a:cxnLst>
                            <a:rect l="0" t="0" r="r" b="b"/>
                            <a:pathLst>
                              <a:path w="1233" h="275">
                                <a:moveTo>
                                  <a:pt x="1233" y="119"/>
                                </a:moveTo>
                                <a:lnTo>
                                  <a:pt x="1233" y="219"/>
                                </a:lnTo>
                                <a:lnTo>
                                  <a:pt x="1161" y="275"/>
                                </a:lnTo>
                                <a:lnTo>
                                  <a:pt x="1031" y="275"/>
                                </a:lnTo>
                                <a:lnTo>
                                  <a:pt x="1233" y="119"/>
                                </a:lnTo>
                                <a:close/>
                                <a:moveTo>
                                  <a:pt x="0" y="69"/>
                                </a:moveTo>
                                <a:lnTo>
                                  <a:pt x="0" y="69"/>
                                </a:lnTo>
                                <a:lnTo>
                                  <a:pt x="0" y="69"/>
                                </a:lnTo>
                                <a:lnTo>
                                  <a:pt x="0" y="69"/>
                                </a:lnTo>
                                <a:close/>
                                <a:moveTo>
                                  <a:pt x="1128" y="0"/>
                                </a:moveTo>
                                <a:lnTo>
                                  <a:pt x="1233" y="0"/>
                                </a:lnTo>
                                <a:lnTo>
                                  <a:pt x="1233" y="18"/>
                                </a:lnTo>
                                <a:lnTo>
                                  <a:pt x="900" y="275"/>
                                </a:lnTo>
                                <a:lnTo>
                                  <a:pt x="771" y="275"/>
                                </a:lnTo>
                                <a:lnTo>
                                  <a:pt x="1128" y="0"/>
                                </a:lnTo>
                                <a:close/>
                                <a:moveTo>
                                  <a:pt x="869" y="0"/>
                                </a:moveTo>
                                <a:lnTo>
                                  <a:pt x="998" y="0"/>
                                </a:lnTo>
                                <a:lnTo>
                                  <a:pt x="641" y="275"/>
                                </a:lnTo>
                                <a:lnTo>
                                  <a:pt x="512" y="275"/>
                                </a:lnTo>
                                <a:lnTo>
                                  <a:pt x="869" y="0"/>
                                </a:lnTo>
                                <a:close/>
                                <a:moveTo>
                                  <a:pt x="609" y="0"/>
                                </a:moveTo>
                                <a:lnTo>
                                  <a:pt x="739" y="0"/>
                                </a:lnTo>
                                <a:lnTo>
                                  <a:pt x="382" y="275"/>
                                </a:lnTo>
                                <a:lnTo>
                                  <a:pt x="268" y="275"/>
                                </a:lnTo>
                                <a:lnTo>
                                  <a:pt x="261" y="270"/>
                                </a:lnTo>
                                <a:lnTo>
                                  <a:pt x="609" y="0"/>
                                </a:lnTo>
                                <a:close/>
                                <a:moveTo>
                                  <a:pt x="349" y="0"/>
                                </a:moveTo>
                                <a:lnTo>
                                  <a:pt x="480" y="0"/>
                                </a:lnTo>
                                <a:lnTo>
                                  <a:pt x="196" y="219"/>
                                </a:lnTo>
                                <a:lnTo>
                                  <a:pt x="142" y="177"/>
                                </a:lnTo>
                                <a:lnTo>
                                  <a:pt x="139" y="173"/>
                                </a:lnTo>
                                <a:lnTo>
                                  <a:pt x="132" y="168"/>
                                </a:lnTo>
                                <a:lnTo>
                                  <a:pt x="349" y="0"/>
                                </a:lnTo>
                                <a:close/>
                                <a:moveTo>
                                  <a:pt x="90" y="0"/>
                                </a:moveTo>
                                <a:lnTo>
                                  <a:pt x="220" y="0"/>
                                </a:lnTo>
                                <a:lnTo>
                                  <a:pt x="68" y="117"/>
                                </a:lnTo>
                                <a:lnTo>
                                  <a:pt x="3" y="68"/>
                                </a:lnTo>
                                <a:lnTo>
                                  <a:pt x="73" y="13"/>
                                </a:lnTo>
                                <a:lnTo>
                                  <a:pt x="9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5BB39F5" w14:textId="396FD8A9" w:rsidR="001C2B78" w:rsidRPr="001C2B78" w:rsidRDefault="001C2B78" w:rsidP="001C2B78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b/>
                                  <w:sz w:val="56"/>
                                  <w:lang w:val="uz-Latn-UZ"/>
                                </w:rPr>
                              </w:pPr>
                              <w:r w:rsidRPr="001C2B78">
                                <w:rPr>
                                  <w:rFonts w:ascii="Times New Roman" w:hAnsi="Times New Roman" w:cs="Times New Roman"/>
                                  <w:b/>
                                  <w:sz w:val="56"/>
                                  <w:lang w:val="uz-Latn-UZ"/>
                                </w:rPr>
                                <w:t>U</w:t>
                              </w:r>
                              <w:r w:rsidR="006448BB">
                                <w:rPr>
                                  <w:rFonts w:ascii="Times New Roman" w:hAnsi="Times New Roman" w:cs="Times New Roman"/>
                                  <w:b/>
                                  <w:sz w:val="56"/>
                                  <w:lang w:val="en-US"/>
                                </w:rPr>
                                <w:t>r</w:t>
                              </w:r>
                              <w:r w:rsidRPr="001C2B78">
                                <w:rPr>
                                  <w:rFonts w:ascii="Times New Roman" w:hAnsi="Times New Roman" w:cs="Times New Roman"/>
                                  <w:b/>
                                  <w:sz w:val="56"/>
                                  <w:lang w:val="uz-Latn-UZ"/>
                                </w:rPr>
                                <w:t>SU</w:t>
                              </w:r>
                            </w:p>
                          </w:txbxContent>
                        </wps:txbx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0" name="Полилиния 50"/>
                        <wps:cNvSpPr>
                          <a:spLocks noEditPoints="1"/>
                        </wps:cNvSpPr>
                        <wps:spPr bwMode="auto">
                          <a:xfrm>
                            <a:off x="635" y="0"/>
                            <a:ext cx="387" cy="239"/>
                          </a:xfrm>
                          <a:custGeom>
                            <a:avLst/>
                            <a:gdLst>
                              <a:gd name="T0" fmla="*/ 301 w 387"/>
                              <a:gd name="T1" fmla="*/ 0 h 239"/>
                              <a:gd name="T2" fmla="*/ 328 w 387"/>
                              <a:gd name="T3" fmla="*/ 0 h 239"/>
                              <a:gd name="T4" fmla="*/ 332 w 387"/>
                              <a:gd name="T5" fmla="*/ 18 h 239"/>
                              <a:gd name="T6" fmla="*/ 301 w 387"/>
                              <a:gd name="T7" fmla="*/ 0 h 239"/>
                              <a:gd name="T8" fmla="*/ 0 w 387"/>
                              <a:gd name="T9" fmla="*/ 0 h 239"/>
                              <a:gd name="T10" fmla="*/ 151 w 387"/>
                              <a:gd name="T11" fmla="*/ 0 h 239"/>
                              <a:gd name="T12" fmla="*/ 361 w 387"/>
                              <a:gd name="T13" fmla="*/ 129 h 239"/>
                              <a:gd name="T14" fmla="*/ 365 w 387"/>
                              <a:gd name="T15" fmla="*/ 148 h 239"/>
                              <a:gd name="T16" fmla="*/ 365 w 387"/>
                              <a:gd name="T17" fmla="*/ 148 h 239"/>
                              <a:gd name="T18" fmla="*/ 387 w 387"/>
                              <a:gd name="T19" fmla="*/ 239 h 239"/>
                              <a:gd name="T20" fmla="*/ 383 w 387"/>
                              <a:gd name="T21" fmla="*/ 236 h 239"/>
                              <a:gd name="T22" fmla="*/ 309 w 387"/>
                              <a:gd name="T23" fmla="*/ 191 h 239"/>
                              <a:gd name="T24" fmla="*/ 231 w 387"/>
                              <a:gd name="T25" fmla="*/ 143 h 239"/>
                              <a:gd name="T26" fmla="*/ 152 w 387"/>
                              <a:gd name="T27" fmla="*/ 93 h 239"/>
                              <a:gd name="T28" fmla="*/ 74 w 387"/>
                              <a:gd name="T29" fmla="*/ 45 h 239"/>
                              <a:gd name="T30" fmla="*/ 0 w 387"/>
                              <a:gd name="T31" fmla="*/ 0 h 239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</a:cxnLst>
                            <a:rect l="0" t="0" r="r" b="b"/>
                            <a:pathLst>
                              <a:path w="387" h="239">
                                <a:moveTo>
                                  <a:pt x="301" y="0"/>
                                </a:moveTo>
                                <a:lnTo>
                                  <a:pt x="328" y="0"/>
                                </a:lnTo>
                                <a:lnTo>
                                  <a:pt x="332" y="18"/>
                                </a:lnTo>
                                <a:lnTo>
                                  <a:pt x="301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151" y="0"/>
                                </a:lnTo>
                                <a:lnTo>
                                  <a:pt x="361" y="129"/>
                                </a:lnTo>
                                <a:lnTo>
                                  <a:pt x="365" y="148"/>
                                </a:lnTo>
                                <a:lnTo>
                                  <a:pt x="365" y="148"/>
                                </a:lnTo>
                                <a:lnTo>
                                  <a:pt x="387" y="239"/>
                                </a:lnTo>
                                <a:lnTo>
                                  <a:pt x="383" y="236"/>
                                </a:lnTo>
                                <a:lnTo>
                                  <a:pt x="309" y="191"/>
                                </a:lnTo>
                                <a:lnTo>
                                  <a:pt x="231" y="143"/>
                                </a:lnTo>
                                <a:lnTo>
                                  <a:pt x="152" y="93"/>
                                </a:lnTo>
                                <a:lnTo>
                                  <a:pt x="74" y="4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1" name="Полилиния 51"/>
                        <wps:cNvSpPr>
                          <a:spLocks noEditPoints="1"/>
                        </wps:cNvSpPr>
                        <wps:spPr bwMode="auto">
                          <a:xfrm>
                            <a:off x="1024" y="0"/>
                            <a:ext cx="1471" cy="275"/>
                          </a:xfrm>
                          <a:custGeom>
                            <a:avLst/>
                            <a:gdLst>
                              <a:gd name="T0" fmla="*/ 63 w 1471"/>
                              <a:gd name="T1" fmla="*/ 169 h 275"/>
                              <a:gd name="T2" fmla="*/ 848 w 1471"/>
                              <a:gd name="T3" fmla="*/ 275 h 275"/>
                              <a:gd name="T4" fmla="*/ 252 w 1471"/>
                              <a:gd name="T5" fmla="*/ 275 h 275"/>
                              <a:gd name="T6" fmla="*/ 182 w 1471"/>
                              <a:gd name="T7" fmla="*/ 266 h 275"/>
                              <a:gd name="T8" fmla="*/ 91 w 1471"/>
                              <a:gd name="T9" fmla="*/ 254 h 275"/>
                              <a:gd name="T10" fmla="*/ 3 w 1471"/>
                              <a:gd name="T11" fmla="*/ 242 h 275"/>
                              <a:gd name="T12" fmla="*/ 0 w 1471"/>
                              <a:gd name="T13" fmla="*/ 240 h 275"/>
                              <a:gd name="T14" fmla="*/ 0 w 1471"/>
                              <a:gd name="T15" fmla="*/ 240 h 275"/>
                              <a:gd name="T16" fmla="*/ 0 w 1471"/>
                              <a:gd name="T17" fmla="*/ 240 h 275"/>
                              <a:gd name="T18" fmla="*/ 0 w 1471"/>
                              <a:gd name="T19" fmla="*/ 240 h 275"/>
                              <a:gd name="T20" fmla="*/ 63 w 1471"/>
                              <a:gd name="T21" fmla="*/ 169 h 275"/>
                              <a:gd name="T22" fmla="*/ 191 w 1471"/>
                              <a:gd name="T23" fmla="*/ 26 h 275"/>
                              <a:gd name="T24" fmla="*/ 1431 w 1471"/>
                              <a:gd name="T25" fmla="*/ 192 h 275"/>
                              <a:gd name="T26" fmla="*/ 1471 w 1471"/>
                              <a:gd name="T27" fmla="*/ 275 h 275"/>
                              <a:gd name="T28" fmla="*/ 1444 w 1471"/>
                              <a:gd name="T29" fmla="*/ 275 h 275"/>
                              <a:gd name="T30" fmla="*/ 128 w 1471"/>
                              <a:gd name="T31" fmla="*/ 97 h 275"/>
                              <a:gd name="T32" fmla="*/ 191 w 1471"/>
                              <a:gd name="T33" fmla="*/ 26 h 275"/>
                              <a:gd name="T34" fmla="*/ 593 w 1471"/>
                              <a:gd name="T35" fmla="*/ 0 h 275"/>
                              <a:gd name="T36" fmla="*/ 1189 w 1471"/>
                              <a:gd name="T37" fmla="*/ 0 h 275"/>
                              <a:gd name="T38" fmla="*/ 1348 w 1471"/>
                              <a:gd name="T39" fmla="*/ 21 h 275"/>
                              <a:gd name="T40" fmla="*/ 1389 w 1471"/>
                              <a:gd name="T41" fmla="*/ 107 h 275"/>
                              <a:gd name="T42" fmla="*/ 593 w 1471"/>
                              <a:gd name="T43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</a:cxnLst>
                            <a:rect l="0" t="0" r="r" b="b"/>
                            <a:pathLst>
                              <a:path w="1471" h="275">
                                <a:moveTo>
                                  <a:pt x="63" y="169"/>
                                </a:moveTo>
                                <a:lnTo>
                                  <a:pt x="848" y="275"/>
                                </a:lnTo>
                                <a:lnTo>
                                  <a:pt x="252" y="275"/>
                                </a:lnTo>
                                <a:lnTo>
                                  <a:pt x="182" y="266"/>
                                </a:lnTo>
                                <a:lnTo>
                                  <a:pt x="91" y="254"/>
                                </a:lnTo>
                                <a:lnTo>
                                  <a:pt x="3" y="242"/>
                                </a:lnTo>
                                <a:lnTo>
                                  <a:pt x="0" y="240"/>
                                </a:lnTo>
                                <a:lnTo>
                                  <a:pt x="0" y="240"/>
                                </a:lnTo>
                                <a:lnTo>
                                  <a:pt x="0" y="240"/>
                                </a:lnTo>
                                <a:lnTo>
                                  <a:pt x="0" y="240"/>
                                </a:lnTo>
                                <a:lnTo>
                                  <a:pt x="63" y="169"/>
                                </a:lnTo>
                                <a:close/>
                                <a:moveTo>
                                  <a:pt x="191" y="26"/>
                                </a:moveTo>
                                <a:lnTo>
                                  <a:pt x="1431" y="192"/>
                                </a:lnTo>
                                <a:lnTo>
                                  <a:pt x="1471" y="275"/>
                                </a:lnTo>
                                <a:lnTo>
                                  <a:pt x="1444" y="275"/>
                                </a:lnTo>
                                <a:lnTo>
                                  <a:pt x="128" y="97"/>
                                </a:lnTo>
                                <a:lnTo>
                                  <a:pt x="191" y="26"/>
                                </a:lnTo>
                                <a:close/>
                                <a:moveTo>
                                  <a:pt x="593" y="0"/>
                                </a:moveTo>
                                <a:lnTo>
                                  <a:pt x="1189" y="0"/>
                                </a:lnTo>
                                <a:lnTo>
                                  <a:pt x="1348" y="21"/>
                                </a:lnTo>
                                <a:lnTo>
                                  <a:pt x="1389" y="107"/>
                                </a:lnTo>
                                <a:lnTo>
                                  <a:pt x="593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2" name="Полилиния 52"/>
                        <wps:cNvSpPr>
                          <a:spLocks noEditPoints="1"/>
                        </wps:cNvSpPr>
                        <wps:spPr bwMode="auto">
                          <a:xfrm>
                            <a:off x="2361" y="0"/>
                            <a:ext cx="924" cy="275"/>
                          </a:xfrm>
                          <a:custGeom>
                            <a:avLst/>
                            <a:gdLst>
                              <a:gd name="T0" fmla="*/ 735 w 924"/>
                              <a:gd name="T1" fmla="*/ 65 h 275"/>
                              <a:gd name="T2" fmla="*/ 738 w 924"/>
                              <a:gd name="T3" fmla="*/ 68 h 275"/>
                              <a:gd name="T4" fmla="*/ 803 w 924"/>
                              <a:gd name="T5" fmla="*/ 117 h 275"/>
                              <a:gd name="T6" fmla="*/ 867 w 924"/>
                              <a:gd name="T7" fmla="*/ 168 h 275"/>
                              <a:gd name="T8" fmla="*/ 874 w 924"/>
                              <a:gd name="T9" fmla="*/ 173 h 275"/>
                              <a:gd name="T10" fmla="*/ 877 w 924"/>
                              <a:gd name="T11" fmla="*/ 177 h 275"/>
                              <a:gd name="T12" fmla="*/ 924 w 924"/>
                              <a:gd name="T13" fmla="*/ 275 h 275"/>
                              <a:gd name="T14" fmla="*/ 836 w 924"/>
                              <a:gd name="T15" fmla="*/ 275 h 275"/>
                              <a:gd name="T16" fmla="*/ 735 w 924"/>
                              <a:gd name="T17" fmla="*/ 69 h 275"/>
                              <a:gd name="T18" fmla="*/ 735 w 924"/>
                              <a:gd name="T19" fmla="*/ 69 h 275"/>
                              <a:gd name="T20" fmla="*/ 735 w 924"/>
                              <a:gd name="T21" fmla="*/ 69 h 275"/>
                              <a:gd name="T22" fmla="*/ 735 w 924"/>
                              <a:gd name="T23" fmla="*/ 68 h 275"/>
                              <a:gd name="T24" fmla="*/ 735 w 924"/>
                              <a:gd name="T25" fmla="*/ 68 h 275"/>
                              <a:gd name="T26" fmla="*/ 735 w 924"/>
                              <a:gd name="T27" fmla="*/ 65 h 275"/>
                              <a:gd name="T28" fmla="*/ 735 w 924"/>
                              <a:gd name="T29" fmla="*/ 65 h 275"/>
                              <a:gd name="T30" fmla="*/ 735 w 924"/>
                              <a:gd name="T31" fmla="*/ 65 h 275"/>
                              <a:gd name="T32" fmla="*/ 735 w 924"/>
                              <a:gd name="T33" fmla="*/ 65 h 275"/>
                              <a:gd name="T34" fmla="*/ 735 w 924"/>
                              <a:gd name="T35" fmla="*/ 65 h 275"/>
                              <a:gd name="T36" fmla="*/ 526 w 924"/>
                              <a:gd name="T37" fmla="*/ 0 h 275"/>
                              <a:gd name="T38" fmla="*/ 615 w 924"/>
                              <a:gd name="T39" fmla="*/ 0 h 275"/>
                              <a:gd name="T40" fmla="*/ 748 w 924"/>
                              <a:gd name="T41" fmla="*/ 275 h 275"/>
                              <a:gd name="T42" fmla="*/ 661 w 924"/>
                              <a:gd name="T43" fmla="*/ 275 h 275"/>
                              <a:gd name="T44" fmla="*/ 526 w 924"/>
                              <a:gd name="T45" fmla="*/ 0 h 275"/>
                              <a:gd name="T46" fmla="*/ 352 w 924"/>
                              <a:gd name="T47" fmla="*/ 0 h 275"/>
                              <a:gd name="T48" fmla="*/ 439 w 924"/>
                              <a:gd name="T49" fmla="*/ 0 h 275"/>
                              <a:gd name="T50" fmla="*/ 573 w 924"/>
                              <a:gd name="T51" fmla="*/ 275 h 275"/>
                              <a:gd name="T52" fmla="*/ 485 w 924"/>
                              <a:gd name="T53" fmla="*/ 275 h 275"/>
                              <a:gd name="T54" fmla="*/ 352 w 924"/>
                              <a:gd name="T55" fmla="*/ 0 h 275"/>
                              <a:gd name="T56" fmla="*/ 176 w 924"/>
                              <a:gd name="T57" fmla="*/ 0 h 275"/>
                              <a:gd name="T58" fmla="*/ 263 w 924"/>
                              <a:gd name="T59" fmla="*/ 0 h 275"/>
                              <a:gd name="T60" fmla="*/ 398 w 924"/>
                              <a:gd name="T61" fmla="*/ 275 h 275"/>
                              <a:gd name="T62" fmla="*/ 310 w 924"/>
                              <a:gd name="T63" fmla="*/ 275 h 275"/>
                              <a:gd name="T64" fmla="*/ 176 w 924"/>
                              <a:gd name="T65" fmla="*/ 0 h 275"/>
                              <a:gd name="T66" fmla="*/ 0 w 924"/>
                              <a:gd name="T67" fmla="*/ 0 h 275"/>
                              <a:gd name="T68" fmla="*/ 89 w 924"/>
                              <a:gd name="T69" fmla="*/ 0 h 275"/>
                              <a:gd name="T70" fmla="*/ 222 w 924"/>
                              <a:gd name="T71" fmla="*/ 275 h 275"/>
                              <a:gd name="T72" fmla="*/ 135 w 924"/>
                              <a:gd name="T73" fmla="*/ 275 h 275"/>
                              <a:gd name="T74" fmla="*/ 0 w 924"/>
                              <a:gd name="T75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</a:cxnLst>
                            <a:rect l="0" t="0" r="r" b="b"/>
                            <a:pathLst>
                              <a:path w="924" h="275">
                                <a:moveTo>
                                  <a:pt x="735" y="65"/>
                                </a:moveTo>
                                <a:lnTo>
                                  <a:pt x="738" y="68"/>
                                </a:lnTo>
                                <a:lnTo>
                                  <a:pt x="803" y="117"/>
                                </a:lnTo>
                                <a:lnTo>
                                  <a:pt x="867" y="168"/>
                                </a:lnTo>
                                <a:lnTo>
                                  <a:pt x="874" y="173"/>
                                </a:lnTo>
                                <a:lnTo>
                                  <a:pt x="877" y="177"/>
                                </a:lnTo>
                                <a:lnTo>
                                  <a:pt x="924" y="275"/>
                                </a:lnTo>
                                <a:lnTo>
                                  <a:pt x="836" y="275"/>
                                </a:lnTo>
                                <a:lnTo>
                                  <a:pt x="735" y="69"/>
                                </a:lnTo>
                                <a:lnTo>
                                  <a:pt x="735" y="69"/>
                                </a:lnTo>
                                <a:lnTo>
                                  <a:pt x="735" y="69"/>
                                </a:lnTo>
                                <a:lnTo>
                                  <a:pt x="735" y="68"/>
                                </a:lnTo>
                                <a:lnTo>
                                  <a:pt x="735" y="68"/>
                                </a:lnTo>
                                <a:lnTo>
                                  <a:pt x="735" y="65"/>
                                </a:lnTo>
                                <a:close/>
                                <a:moveTo>
                                  <a:pt x="735" y="65"/>
                                </a:moveTo>
                                <a:lnTo>
                                  <a:pt x="735" y="65"/>
                                </a:lnTo>
                                <a:lnTo>
                                  <a:pt x="735" y="65"/>
                                </a:lnTo>
                                <a:lnTo>
                                  <a:pt x="735" y="65"/>
                                </a:lnTo>
                                <a:close/>
                                <a:moveTo>
                                  <a:pt x="526" y="0"/>
                                </a:moveTo>
                                <a:lnTo>
                                  <a:pt x="615" y="0"/>
                                </a:lnTo>
                                <a:lnTo>
                                  <a:pt x="748" y="275"/>
                                </a:lnTo>
                                <a:lnTo>
                                  <a:pt x="661" y="275"/>
                                </a:lnTo>
                                <a:lnTo>
                                  <a:pt x="526" y="0"/>
                                </a:lnTo>
                                <a:close/>
                                <a:moveTo>
                                  <a:pt x="352" y="0"/>
                                </a:moveTo>
                                <a:lnTo>
                                  <a:pt x="439" y="0"/>
                                </a:lnTo>
                                <a:lnTo>
                                  <a:pt x="573" y="275"/>
                                </a:lnTo>
                                <a:lnTo>
                                  <a:pt x="485" y="275"/>
                                </a:lnTo>
                                <a:lnTo>
                                  <a:pt x="352" y="0"/>
                                </a:lnTo>
                                <a:close/>
                                <a:moveTo>
                                  <a:pt x="176" y="0"/>
                                </a:moveTo>
                                <a:lnTo>
                                  <a:pt x="263" y="0"/>
                                </a:lnTo>
                                <a:lnTo>
                                  <a:pt x="398" y="275"/>
                                </a:lnTo>
                                <a:lnTo>
                                  <a:pt x="310" y="275"/>
                                </a:lnTo>
                                <a:lnTo>
                                  <a:pt x="176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89" y="0"/>
                                </a:lnTo>
                                <a:lnTo>
                                  <a:pt x="222" y="275"/>
                                </a:lnTo>
                                <a:lnTo>
                                  <a:pt x="135" y="27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3" name="Полилиния 53"/>
                        <wps:cNvSpPr>
                          <a:spLocks/>
                        </wps:cNvSpPr>
                        <wps:spPr bwMode="auto">
                          <a:xfrm>
                            <a:off x="3009" y="0"/>
                            <a:ext cx="87" cy="68"/>
                          </a:xfrm>
                          <a:custGeom>
                            <a:avLst/>
                            <a:gdLst>
                              <a:gd name="T0" fmla="*/ 0 w 87"/>
                              <a:gd name="T1" fmla="*/ 0 h 68"/>
                              <a:gd name="T2" fmla="*/ 79 w 87"/>
                              <a:gd name="T3" fmla="*/ 0 h 68"/>
                              <a:gd name="T4" fmla="*/ 87 w 87"/>
                              <a:gd name="T5" fmla="*/ 65 h 68"/>
                              <a:gd name="T6" fmla="*/ 87 w 87"/>
                              <a:gd name="T7" fmla="*/ 68 h 68"/>
                              <a:gd name="T8" fmla="*/ 87 w 87"/>
                              <a:gd name="T9" fmla="*/ 68 h 68"/>
                              <a:gd name="T10" fmla="*/ 0 w 87"/>
                              <a:gd name="T11" fmla="*/ 0 h 68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87" h="68">
                                <a:moveTo>
                                  <a:pt x="0" y="0"/>
                                </a:moveTo>
                                <a:lnTo>
                                  <a:pt x="79" y="0"/>
                                </a:lnTo>
                                <a:lnTo>
                                  <a:pt x="87" y="65"/>
                                </a:lnTo>
                                <a:lnTo>
                                  <a:pt x="87" y="68"/>
                                </a:lnTo>
                                <a:lnTo>
                                  <a:pt x="87" y="68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4" name="Полилиния 54"/>
                        <wps:cNvSpPr>
                          <a:spLocks noEditPoints="1"/>
                        </wps:cNvSpPr>
                        <wps:spPr bwMode="auto">
                          <a:xfrm>
                            <a:off x="963" y="0"/>
                            <a:ext cx="276" cy="240"/>
                          </a:xfrm>
                          <a:custGeom>
                            <a:avLst/>
                            <a:gdLst>
                              <a:gd name="T0" fmla="*/ 170 w 276"/>
                              <a:gd name="T1" fmla="*/ 0 h 240"/>
                              <a:gd name="T2" fmla="*/ 276 w 276"/>
                              <a:gd name="T3" fmla="*/ 0 h 240"/>
                              <a:gd name="T4" fmla="*/ 252 w 276"/>
                              <a:gd name="T5" fmla="*/ 26 h 240"/>
                              <a:gd name="T6" fmla="*/ 189 w 276"/>
                              <a:gd name="T7" fmla="*/ 97 h 240"/>
                              <a:gd name="T8" fmla="*/ 124 w 276"/>
                              <a:gd name="T9" fmla="*/ 169 h 240"/>
                              <a:gd name="T10" fmla="*/ 61 w 276"/>
                              <a:gd name="T11" fmla="*/ 240 h 240"/>
                              <a:gd name="T12" fmla="*/ 61 w 276"/>
                              <a:gd name="T13" fmla="*/ 240 h 240"/>
                              <a:gd name="T14" fmla="*/ 61 w 276"/>
                              <a:gd name="T15" fmla="*/ 240 h 240"/>
                              <a:gd name="T16" fmla="*/ 59 w 276"/>
                              <a:gd name="T17" fmla="*/ 239 h 240"/>
                              <a:gd name="T18" fmla="*/ 59 w 276"/>
                              <a:gd name="T19" fmla="*/ 239 h 240"/>
                              <a:gd name="T20" fmla="*/ 37 w 276"/>
                              <a:gd name="T21" fmla="*/ 148 h 240"/>
                              <a:gd name="T22" fmla="*/ 37 w 276"/>
                              <a:gd name="T23" fmla="*/ 148 h 240"/>
                              <a:gd name="T24" fmla="*/ 170 w 276"/>
                              <a:gd name="T25" fmla="*/ 0 h 240"/>
                              <a:gd name="T26" fmla="*/ 0 w 276"/>
                              <a:gd name="T27" fmla="*/ 0 h 240"/>
                              <a:gd name="T28" fmla="*/ 63 w 276"/>
                              <a:gd name="T29" fmla="*/ 0 h 240"/>
                              <a:gd name="T30" fmla="*/ 13 w 276"/>
                              <a:gd name="T31" fmla="*/ 56 h 240"/>
                              <a:gd name="T32" fmla="*/ 4 w 276"/>
                              <a:gd name="T33" fmla="*/ 18 h 240"/>
                              <a:gd name="T34" fmla="*/ 0 w 276"/>
                              <a:gd name="T35" fmla="*/ 0 h 24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</a:cxnLst>
                            <a:rect l="0" t="0" r="r" b="b"/>
                            <a:pathLst>
                              <a:path w="276" h="240">
                                <a:moveTo>
                                  <a:pt x="170" y="0"/>
                                </a:moveTo>
                                <a:lnTo>
                                  <a:pt x="276" y="0"/>
                                </a:lnTo>
                                <a:lnTo>
                                  <a:pt x="252" y="26"/>
                                </a:lnTo>
                                <a:lnTo>
                                  <a:pt x="189" y="97"/>
                                </a:lnTo>
                                <a:lnTo>
                                  <a:pt x="124" y="169"/>
                                </a:lnTo>
                                <a:lnTo>
                                  <a:pt x="61" y="240"/>
                                </a:lnTo>
                                <a:lnTo>
                                  <a:pt x="61" y="240"/>
                                </a:lnTo>
                                <a:lnTo>
                                  <a:pt x="61" y="240"/>
                                </a:lnTo>
                                <a:lnTo>
                                  <a:pt x="59" y="239"/>
                                </a:lnTo>
                                <a:lnTo>
                                  <a:pt x="59" y="239"/>
                                </a:lnTo>
                                <a:lnTo>
                                  <a:pt x="37" y="148"/>
                                </a:lnTo>
                                <a:lnTo>
                                  <a:pt x="37" y="148"/>
                                </a:lnTo>
                                <a:lnTo>
                                  <a:pt x="170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63" y="0"/>
                                </a:lnTo>
                                <a:lnTo>
                                  <a:pt x="13" y="56"/>
                                </a:lnTo>
                                <a:lnTo>
                                  <a:pt x="4" y="18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5" name="Полилиния 55"/>
                        <wps:cNvSpPr>
                          <a:spLocks/>
                        </wps:cNvSpPr>
                        <wps:spPr bwMode="auto">
                          <a:xfrm>
                            <a:off x="965" y="240"/>
                            <a:ext cx="73" cy="35"/>
                          </a:xfrm>
                          <a:custGeom>
                            <a:avLst/>
                            <a:gdLst>
                              <a:gd name="T0" fmla="*/ 59 w 73"/>
                              <a:gd name="T1" fmla="*/ 0 h 35"/>
                              <a:gd name="T2" fmla="*/ 59 w 73"/>
                              <a:gd name="T3" fmla="*/ 0 h 35"/>
                              <a:gd name="T4" fmla="*/ 59 w 73"/>
                              <a:gd name="T5" fmla="*/ 0 h 35"/>
                              <a:gd name="T6" fmla="*/ 73 w 73"/>
                              <a:gd name="T7" fmla="*/ 35 h 35"/>
                              <a:gd name="T8" fmla="*/ 0 w 73"/>
                              <a:gd name="T9" fmla="*/ 35 h 35"/>
                              <a:gd name="T10" fmla="*/ 57 w 73"/>
                              <a:gd name="T11" fmla="*/ 2 h 35"/>
                              <a:gd name="T12" fmla="*/ 59 w 73"/>
                              <a:gd name="T13" fmla="*/ 2 h 35"/>
                              <a:gd name="T14" fmla="*/ 59 w 73"/>
                              <a:gd name="T15" fmla="*/ 0 h 35"/>
                              <a:gd name="T16" fmla="*/ 59 w 73"/>
                              <a:gd name="T17" fmla="*/ 0 h 35"/>
                              <a:gd name="T18" fmla="*/ 59 w 73"/>
                              <a:gd name="T19" fmla="*/ 0 h 3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</a:cxnLst>
                            <a:rect l="0" t="0" r="r" b="b"/>
                            <a:pathLst>
                              <a:path w="73" h="35">
                                <a:moveTo>
                                  <a:pt x="59" y="0"/>
                                </a:moveTo>
                                <a:lnTo>
                                  <a:pt x="59" y="0"/>
                                </a:lnTo>
                                <a:lnTo>
                                  <a:pt x="59" y="0"/>
                                </a:lnTo>
                                <a:lnTo>
                                  <a:pt x="73" y="35"/>
                                </a:lnTo>
                                <a:lnTo>
                                  <a:pt x="0" y="35"/>
                                </a:lnTo>
                                <a:lnTo>
                                  <a:pt x="57" y="2"/>
                                </a:lnTo>
                                <a:lnTo>
                                  <a:pt x="59" y="2"/>
                                </a:lnTo>
                                <a:lnTo>
                                  <a:pt x="59" y="0"/>
                                </a:lnTo>
                                <a:lnTo>
                                  <a:pt x="59" y="0"/>
                                </a:lnTo>
                                <a:lnTo>
                                  <a:pt x="59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</wpg:wgp>
                  </a:graphicData>
                </a:graphic>
                <wp14:sizeRelH relativeFrom="page">
                  <wp14:pctWidth>87700</wp14:pctWidth>
                </wp14:sizeRelH>
                <wp14:sizeRelV relativeFrom="page">
                  <wp14:pctHeight>4500</wp14:pctHeight>
                </wp14:sizeRelV>
              </wp:anchor>
            </w:drawing>
          </mc:Choice>
          <mc:Fallback>
            <w:pict>
              <v:group w14:anchorId="4560007C" id="Группа 17" o:spid="_x0000_s1026" alt="Рисунок верхнего колонтитула с серыми прямоугольниками под разными углами" style="position:absolute;left:0;text-align:left;margin-left:0;margin-top:39pt;width:536.4pt;height:34.55pt;z-index:251659264;mso-width-percent:877;mso-height-percent:45;mso-position-horizontal:center;mso-position-horizontal-relative:margin;mso-position-vertical-relative:page;mso-width-percent:877;mso-height-percent:45" coordsize="4329,27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">
                <o:lock v:ext="edit" aspectratio="t"/>
                <v:shape id="Полилиния 46" o:spid="_x0000_s1027" style="position:absolute;width:1024;height:275;visibility:visible;mso-wrap-style:square;v-text-anchor:top" coordsize="1024,2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tQJHsUA&#10;AADbAAAADwAAAGRycy9kb3ducmV2LnhtbESPQWvCQBSE7wX/w/IKvdVNiw0SXSVYChYPMWrp9ZF9&#10;JsHs25DdJvHfdwXB4zAz3zDL9Wga0VPnassK3qYRCOLC6ppLBafj1+schPPIGhvLpOBKDtarydMS&#10;E20Hzqk/+FIECLsEFVTet4mUrqjIoJvaljh4Z9sZ9EF2pdQdDgFuGvkeRbE0WHNYqLClTUXF5fBn&#10;FGT5/neIdj/pNd67+eX7Y8h2n6VSL89jugDhafSP8L291QpmMdy+hB8gV/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G1AkexQAAANsAAAAPAAAAAAAAAAAAAAAAAJgCAABkcnMv&#10;ZG93bnJldi54bWxQSwUGAAAAAAQABAD1AAAAigMAAAAA&#10;" path="m944,191r74,45l1022,239r2,1l963,275r-19,l944,191xm787,93r79,50l866,275r-79,l787,93xm630,r5,l709,45r,230l630,275,630,xm472,r78,l550,275r-78,l472,xm315,r78,l393,275r-78,l315,xm158,r78,l236,275r-78,l158,xm,l78,r,275l,275,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944,191;1018,236;1022,239;1024,240;963,275;944,275;944,191;787,93;866,143;866,275;787,275;787,93;630,0;635,0;709,45;709,275;630,275;630,0;472,0;550,0;550,275;472,275;472,0;315,0;393,0;393,275;315,275;315,0;158,0;236,0;236,275;158,275;158,0;0,0;78,0;78,275;0,275;0,0" o:connectangles="0,0,0,0,0,0,0,0,0,0,0,0,0,0,0,0,0,0,0,0,0,0,0,0,0,0,0,0,0,0,0,0,0,0,0,0,0,0"/>
                  <o:lock v:ext="edit" verticies="t"/>
                </v:shape>
                <v:shape id="Полилиния 47" o:spid="_x0000_s1028" style="position:absolute;left:1024;top:240;width:252;height:35;visibility:visible;mso-wrap-style:square;v-text-anchor:top" coordsize="252,3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w3i4MYA&#10;AADbAAAADwAAAGRycy9kb3ducmV2LnhtbESPQWvCQBSE7wX/w/KEXopuKqGG6CpSFHqqVoX2+My+&#10;JqHZt0t2a6K/3hUKPQ4z8w0zX/amEWdqfW1ZwfM4AUFcWF1zqeB42IwyED4ga2wsk4ILeVguBg9z&#10;zLXt+IPO+1CKCGGfo4IqBJdL6YuKDPqxdcTR+7atwRBlW0rdYhfhppGTJHmRBmuOCxU6eq2o+Nn/&#10;GgVd5tab92x1+jymX+nh6ep2xdYp9TjsVzMQgfrwH/5rv2kF6RTuX+IPkIsb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Yw3i4MYAAADbAAAADwAAAAAAAAAAAAAAAACYAgAAZHJz&#10;L2Rvd25yZXYueG1sUEsFBgAAAAAEAAQA9QAAAIsDAAAAAA==&#10;" path="m182,26r70,9l186,35r-4,-9xm,l3,2,91,14r9,21l14,35,,xm,l,,,2,,xe" fillcolor="#70ad47 [3209]" strokecolor="white [3201]" strokeweight="1.5pt">
                  <v:stroke joinstyle="miter"/>
                  <v:path arrowok="t" o:connecttype="custom" o:connectlocs="182,26;252,35;186,35;182,26;0,0;3,2;91,14;100,35;14,35;0,0;0,0;0,0;0,2;0,0" o:connectangles="0,0,0,0,0,0,0,0,0,0,0,0,0,0"/>
                  <o:lock v:ext="edit" verticies="t"/>
                </v:shape>
                <v:shape id="Полилиния 48" o:spid="_x0000_s1029" style="position:absolute;left:3088;width:81;height:69;visibility:visible;mso-wrap-style:square;v-text-anchor:top" coordsize="81,69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A+gAsMA&#10;AADbAAAADwAAAGRycy9kb3ducmV2LnhtbERPS2vCQBC+C/0PyxR6042lFY2uIkVLEXuo9XEdsmMS&#10;zc6G7FbT/nrnIPT48b0ns9ZV6kJNKD0b6PcSUMSZtyXnBrbfy+4QVIjIFivPZOCXAsymD50JptZf&#10;+Ysum5grCeGQooEixjrVOmQFOQw9XxMLd/SNwyiwybVt8CrhrtLPSTLQDkuWhgJreisoO29+nPSe&#10;d6+nwX6xej8chvv16G+U9fHTmKfHdj4GFamN/+K7+8MaeJGx8kV+gJ7e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iA+gAsMAAADbAAAADwAAAAAAAAAAAAAAAACYAgAAZHJzL2Rv&#10;d25yZXYueG1sUEsFBgAAAAAEAAQA9QAAAIgDAAAAAA==&#10;" path="m8,69r,l8,69r,xm,l80,r1,13l11,68,8,65,,xe" fillcolor="#70ad47 [3209]" strokecolor="white [3201]" strokeweight="1.5pt">
                  <v:stroke joinstyle="miter"/>
                  <v:path arrowok="t" o:connecttype="custom" o:connectlocs="8,69;8,69;8,69;8,69;0,0;80,0;81,13;11,68;8,65;0,0" o:connectangles="0,0,0,0,0,0,0,0,0,0"/>
                  <o:lock v:ext="edit" verticies="t"/>
                </v:shape>
                <v:shape id="Полилиния 49" o:spid="_x0000_s1030" style="position:absolute;left:3096;width:1233;height:275;visibility:visible;mso-wrap-style:square;v-text-anchor:top" coordsize="1233,275" o:spt="10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" adj="-11796480,,5400" path="m1233,119r,100l1161,275r-130,l1233,119xm,69r,l,69r,xm1128,r105,l1233,18,900,275r-129,l1128,xm869,l998,,641,275r-129,l869,xm609,l739,,382,275r-114,l261,270,609,xm349,l480,,196,219,142,177r-3,-4l132,168,349,xm90,l220,,68,117,3,68,73,13,90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formulas/>
                  <v:path arrowok="t" o:connecttype="custom" o:connectlocs="1233,119;1233,219;1161,275;1031,275;1233,119;0,69;0,69;0,69;0,69;1128,0;1233,0;1233,18;900,275;771,275;1128,0;869,0;998,0;641,275;512,275;869,0;609,0;739,0;382,275;268,275;261,270;609,0;349,0;480,0;196,219;142,177;139,173;132,168;349,0;90,0;220,0;68,117;3,68;73,13;90,0" o:connectangles="0,0,0,0,0,0,0,0,0,0,0,0,0,0,0,0,0,0,0,0,0,0,0,0,0,0,0,0,0,0,0,0,0,0,0,0,0,0,0" textboxrect="0,0,1233,275"/>
                  <o:lock v:ext="edit" verticies="t"/>
                  <v:textbox>
                    <w:txbxContent>
                      <w:p w14:paraId="65BB39F5" w14:textId="396FD8A9" w:rsidR="001C2B78" w:rsidRPr="001C2B78" w:rsidRDefault="001C2B78" w:rsidP="001C2B78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sz w:val="56"/>
                            <w:lang w:val="uz-Latn-UZ"/>
                          </w:rPr>
                        </w:pPr>
                        <w:r w:rsidRPr="001C2B78">
                          <w:rPr>
                            <w:rFonts w:ascii="Times New Roman" w:hAnsi="Times New Roman" w:cs="Times New Roman"/>
                            <w:b/>
                            <w:sz w:val="56"/>
                            <w:lang w:val="uz-Latn-UZ"/>
                          </w:rPr>
                          <w:t>U</w:t>
                        </w:r>
                        <w:r w:rsidR="006448BB">
                          <w:rPr>
                            <w:rFonts w:ascii="Times New Roman" w:hAnsi="Times New Roman" w:cs="Times New Roman"/>
                            <w:b/>
                            <w:sz w:val="56"/>
                            <w:lang w:val="en-US"/>
                          </w:rPr>
                          <w:t>r</w:t>
                        </w:r>
                        <w:r w:rsidRPr="001C2B78">
                          <w:rPr>
                            <w:rFonts w:ascii="Times New Roman" w:hAnsi="Times New Roman" w:cs="Times New Roman"/>
                            <w:b/>
                            <w:sz w:val="56"/>
                            <w:lang w:val="uz-Latn-UZ"/>
                          </w:rPr>
                          <w:t>SU</w:t>
                        </w:r>
                      </w:p>
                    </w:txbxContent>
                  </v:textbox>
                </v:shape>
                <v:shape id="Полилиния 50" o:spid="_x0000_s1031" style="position:absolute;left:635;width:387;height:239;visibility:visible;mso-wrap-style:square;v-text-anchor:top" coordsize="387,239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91ccqMIA&#10;AADbAAAADwAAAGRycy9kb3ducmV2LnhtbERPy4rCMBTdC/5DuMJsRFNnxgfVKCoMuBtGBXF3ba5t&#10;sbmpSaz17yeLgVkeznuxak0lGnK+tKxgNExAEGdWl5wrOB6+BjMQPiBrrCyTghd5WC27nQWm2j75&#10;h5p9yEUMYZ+igiKEOpXSZwUZ9ENbE0fuap3BEKHLpXb4jOGmku9JMpEGS44NBda0LSi77R9GwXez&#10;Dsloc8n7NJ5Ob/fy9Hl2H0q99dr1HESgNvyL/9w7rWAc18cv8QfI5S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3VxyowgAAANsAAAAPAAAAAAAAAAAAAAAAAJgCAABkcnMvZG93&#10;bnJldi54bWxQSwUGAAAAAAQABAD1AAAAhwMAAAAA&#10;" path="m301,r27,l332,18,301,xm,l151,,361,129r4,19l365,148r22,91l383,236,309,191,231,143,152,93,74,45,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301,0;328,0;332,18;301,0;0,0;151,0;361,129;365,148;365,148;387,239;383,236;309,191;231,143;152,93;74,45;0,0" o:connectangles="0,0,0,0,0,0,0,0,0,0,0,0,0,0,0,0"/>
                  <o:lock v:ext="edit" verticies="t"/>
                </v:shape>
                <v:shape id="Полилиния 51" o:spid="_x0000_s1032" style="position:absolute;left:1024;width:1471;height:275;visibility:visible;mso-wrap-style:square;v-text-anchor:top" coordsize="1471,2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3+qN8MA&#10;AADbAAAADwAAAGRycy9kb3ducmV2LnhtbESP3YrCMBSE7wXfIRxh7zSt0EW6RhH/1gVdsPoAh+bY&#10;FpuT0kStb79ZELwcZuYbZjrvTC3u1LrKsoJ4FIEgzq2uuFBwPm2GExDOI2usLZOCJzmYz/q9Kaba&#10;PvhI98wXIkDYpaig9L5JpXR5SQbdyDbEwbvY1qAPsi2kbvER4KaW4yj6lAYrDgslNrQsKb9mN6Pg&#10;O97/HpLb9nqJsFtnx1OyXC1+lPoYdIsvEJ46/w6/2jutIInh/0v4AXL2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03+qN8MAAADbAAAADwAAAAAAAAAAAAAAAACYAgAAZHJzL2Rv&#10;d25yZXYueG1sUEsFBgAAAAAEAAQA9QAAAIgDAAAAAA==&#10;" path="m63,169l848,275r-596,l182,266,91,254,3,242,,240r,l,240r,l63,169xm191,26l1431,192r40,83l1444,275,128,97,191,26xm593,r596,l1348,21r41,86l593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63,169;848,275;252,275;182,266;91,254;3,242;0,240;0,240;0,240;0,240;63,169;191,26;1431,192;1471,275;1444,275;128,97;191,26;593,0;1189,0;1348,21;1389,107;593,0" o:connectangles="0,0,0,0,0,0,0,0,0,0,0,0,0,0,0,0,0,0,0,0,0,0"/>
                  <o:lock v:ext="edit" verticies="t"/>
                </v:shape>
                <v:shape id="Полилиния 52" o:spid="_x0000_s1033" style="position:absolute;left:2361;width:924;height:275;visibility:visible;mso-wrap-style:square;v-text-anchor:top" coordsize="924,2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4URJsUA&#10;AADbAAAADwAAAGRycy9kb3ducmV2LnhtbESPQWvCQBSE70L/w/IKvUjdKCo1dRUVBFEoqPH+zL4m&#10;0ezbkN1q9Ne7gtDjMDPfMONpY0pxodoVlhV0OxEI4tTqgjMFyX75+QXCeWSNpWVScCMH08lba4yx&#10;tlfe0mXnMxEg7GJUkHtfxVK6NCeDrmMr4uD92tqgD7LOpK7xGuCmlL0oGkqDBYeFHCta5JSed39G&#10;Qf94SH7Wm1PVHt2Pp/Y8Wd9wNlTq472ZfYPw1Pj/8Ku90goGPXh+CT9ATh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HhREmxQAAANsAAAAPAAAAAAAAAAAAAAAAAJgCAABkcnMv&#10;ZG93bnJldi54bWxQSwUGAAAAAAQABAD1AAAAigMAAAAA&#10;" path="m735,65r3,3l803,117r64,51l874,173r3,4l924,275r-88,l735,69r,l735,69r,-1l735,68r,-3xm735,65r,l735,65r,xm526,r89,l748,275r-87,l526,xm352,r87,l573,275r-88,l352,xm176,r87,l398,275r-88,l176,xm,l89,,222,275r-87,l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735,65;738,68;803,117;867,168;874,173;877,177;924,275;836,275;735,69;735,69;735,69;735,68;735,68;735,65;735,65;735,65;735,65;735,65;526,0;615,0;748,275;661,275;526,0;352,0;439,0;573,275;485,275;352,0;176,0;263,0;398,275;310,275;176,0;0,0;89,0;222,275;135,275;0,0" o:connectangles="0,0,0,0,0,0,0,0,0,0,0,0,0,0,0,0,0,0,0,0,0,0,0,0,0,0,0,0,0,0,0,0,0,0,0,0,0,0"/>
                  <o:lock v:ext="edit" verticies="t"/>
                </v:shape>
                <v:shape id="Полилиния 53" o:spid="_x0000_s1034" style="position:absolute;left:3009;width:87;height:68;visibility:visible;mso-wrap-style:square;v-text-anchor:top" coordsize="87,6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h83MsUA&#10;AADbAAAADwAAAGRycy9kb3ducmV2LnhtbESPT4vCMBTE7wt+h/CEvSxr6ooiXaOIIogH8d9h9/Zo&#10;nm2xealNqtVPbwTB4zAzv2FGk8YU4kKVyy0r6HYiEMSJ1TmnCg77xfcQhPPIGgvLpOBGDibj1scI&#10;Y22vvKXLzqciQNjFqCDzvoyldElGBl3HlsTBO9rKoA+ySqWu8BrgppA/UTSQBnMOCxmWNMsoOe1q&#10;o2Ca/Ln+erPa/Df3m83357o7r7+U+mw3018Qnhr/Dr/aS62g34Pnl/AD5PgB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WHzcyxQAAANsAAAAPAAAAAAAAAAAAAAAAAJgCAABkcnMv&#10;ZG93bnJldi54bWxQSwUGAAAAAAQABAD1AAAAigMAAAAA&#10;" path="m,l79,r8,65l87,68r,l,xe" fillcolor="#70ad47 [3209]" strokecolor="white [3201]" strokeweight="1.5pt">
                  <v:stroke joinstyle="miter"/>
                  <v:path arrowok="t" o:connecttype="custom" o:connectlocs="0,0;79,0;87,65;87,68;87,68;0,0" o:connectangles="0,0,0,0,0,0"/>
                </v:shape>
                <v:shape id="Полилиния 54" o:spid="_x0000_s1035" style="position:absolute;left:963;width:276;height:240;visibility:visible;mso-wrap-style:square;v-text-anchor:top" coordsize="276,24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l7KSMMA&#10;AADbAAAADwAAAGRycy9kb3ducmV2LnhtbESPX0sDMRDE3wW/Q1jBl9Lu+a/o2bR4YkUfvVZ8XS7r&#10;5fCyOZK0vX57IxR8HGbmN8xiNbpe7TnEzouGq1kBiqXxppNWw3aznt6DionEUO+FNRw5wmp5frag&#10;0viDfPC+Tq3KEIklabApDSVibCw7ijM/sGTv2wdHKcvQogl0yHDX43VRzNFRJ3nB0sDPlpufeuc0&#10;fOHNa2XTQ/U+fFa1Jdy9YJhofXkxPj2CSjym//Cp/WY03N3C35f8A3D5C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Il7KSMMAAADbAAAADwAAAAAAAAAAAAAAAACYAgAAZHJzL2Rv&#10;d25yZXYueG1sUEsFBgAAAAAEAAQA9QAAAIgDAAAAAA==&#10;" path="m170,l276,,252,26,189,97r-65,72l61,240r,l61,240r-2,-1l59,239,37,148r,l170,xm,l63,,13,56,4,18,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170,0;276,0;252,26;189,97;124,169;61,240;61,240;61,240;59,239;59,239;37,148;37,148;170,0;0,0;63,0;13,56;4,18;0,0" o:connectangles="0,0,0,0,0,0,0,0,0,0,0,0,0,0,0,0,0,0"/>
                  <o:lock v:ext="edit" verticies="t"/>
                </v:shape>
                <v:shape id="Полилиния 55" o:spid="_x0000_s1036" style="position:absolute;left:965;top:240;width:73;height:35;visibility:visible;mso-wrap-style:square;v-text-anchor:top" coordsize="73,3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kGDg8MA&#10;AADbAAAADwAAAGRycy9kb3ducmV2LnhtbESPT4vCMBTE78J+h/AWvIimVRSpRimyK1724L/7o3k2&#10;xealNFG7++mNsOBxmJnfMMt1Z2txp9ZXjhWkowQEceF0xaWC0/F7OAfhA7LG2jEp+CUP69VHb4mZ&#10;dg/e0/0QShEh7DNUYEJoMil9YciiH7mGOHoX11oMUbal1C0+ItzWcpwkM2mx4rhgsKGNoeJ6uFkF&#10;25/TLM3/TH6x22IwGTRf+/ScKNX/7PIFiEBdeIf/2zutYDqF15f4A+TqC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kGDg8MAAADbAAAADwAAAAAAAAAAAAAAAACYAgAAZHJzL2Rv&#10;d25yZXYueG1sUEsFBgAAAAAEAAQA9QAAAIgDAAAAAA==&#10;" path="m59,r,l59,,73,35,,35,57,2r2,l59,r,l59,xe" fillcolor="#70ad47 [3209]" strokecolor="white [3201]" strokeweight="1.5pt">
                  <v:stroke joinstyle="miter"/>
                  <v:path arrowok="t" o:connecttype="custom" o:connectlocs="59,0;59,0;59,0;73,35;0,35;57,2;59,2;59,0;59,0;59,0" o:connectangles="0,0,0,0,0,0,0,0,0,0"/>
                </v:shape>
                <w10:wrap anchorx="margin" anchory="page"/>
                <w10:anchorlock/>
              </v:group>
            </w:pict>
          </mc:Fallback>
        </mc:AlternateContent>
      </w:r>
      <w:r w:rsidR="00851057" w:rsidRPr="006A1F8E">
        <w:rPr>
          <w:rFonts w:ascii="Times New Roman" w:hAnsi="Times New Roman" w:cs="Times New Roman"/>
          <w:noProof/>
          <w:u w:val="single"/>
          <w:lang w:val="uz-Latn-UZ" w:eastAsia="ru-RU"/>
        </w:rPr>
        <w:t>URGEN</w:t>
      </w:r>
      <w:r w:rsidR="006448BB">
        <w:rPr>
          <w:rFonts w:ascii="Times New Roman" w:hAnsi="Times New Roman" w:cs="Times New Roman"/>
          <w:noProof/>
          <w:u w:val="single"/>
          <w:lang w:val="uz-Latn-UZ" w:eastAsia="ru-RU"/>
        </w:rPr>
        <w:t>CH</w:t>
      </w:r>
      <w:r w:rsidR="00851057" w:rsidRPr="006A1F8E">
        <w:rPr>
          <w:rFonts w:ascii="Times New Roman" w:hAnsi="Times New Roman" w:cs="Times New Roman"/>
          <w:noProof/>
          <w:u w:val="single"/>
          <w:lang w:val="uz-Latn-UZ" w:eastAsia="ru-RU"/>
        </w:rPr>
        <w:t xml:space="preserve"> STATE UNIVERSITY </w:t>
      </w:r>
    </w:p>
    <w:p w14:paraId="29BF4D7A" w14:textId="269C518B" w:rsidR="00301487" w:rsidRPr="006A1F8E" w:rsidRDefault="00A97EE6" w:rsidP="00851057">
      <w:pPr>
        <w:pStyle w:val="1"/>
        <w:spacing w:before="0"/>
        <w:jc w:val="center"/>
        <w:rPr>
          <w:rFonts w:ascii="Times New Roman" w:hAnsi="Times New Roman" w:cs="Times New Roman"/>
          <w:u w:val="single"/>
          <w:lang w:val="uz-Latn-UZ"/>
        </w:rPr>
      </w:pPr>
      <w:r w:rsidRPr="006448BB">
        <w:rPr>
          <w:rFonts w:ascii="Times New Roman" w:hAnsi="Times New Roman" w:cs="Times New Roman"/>
          <w:noProof/>
          <w:u w:val="single"/>
          <w:lang w:val="en-US" w:eastAsia="ru-RU"/>
        </w:rPr>
        <w:t xml:space="preserve"> TECHNICAL</w:t>
      </w:r>
      <w:r w:rsidR="00851057" w:rsidRPr="006A1F8E">
        <w:rPr>
          <w:rFonts w:ascii="Times New Roman" w:hAnsi="Times New Roman" w:cs="Times New Roman"/>
          <w:u w:val="single"/>
          <w:lang w:val="uz-Latn-UZ"/>
        </w:rPr>
        <w:t xml:space="preserve"> FACULTY</w:t>
      </w:r>
    </w:p>
    <w:tbl>
      <w:tblPr>
        <w:tblStyle w:val="a3"/>
        <w:tblW w:w="10048" w:type="dxa"/>
        <w:tblInd w:w="-507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87"/>
        <w:gridCol w:w="7361"/>
      </w:tblGrid>
      <w:tr w:rsidR="007331B0" w:rsidRPr="006A1F8E" w14:paraId="12FCDCF2" w14:textId="77777777" w:rsidTr="002C767A">
        <w:tc>
          <w:tcPr>
            <w:tcW w:w="10048" w:type="dxa"/>
            <w:gridSpan w:val="2"/>
            <w:tcBorders>
              <w:left w:val="nil"/>
              <w:right w:val="nil"/>
            </w:tcBorders>
          </w:tcPr>
          <w:p w14:paraId="2B0C062E" w14:textId="29BDAF3A" w:rsidR="007331B0" w:rsidRPr="006A1F8E" w:rsidRDefault="007331B0" w:rsidP="001C2B78">
            <w:pPr>
              <w:rPr>
                <w:rFonts w:ascii="Times New Roman" w:hAnsi="Times New Roman" w:cs="Times New Roman"/>
                <w:lang w:val="uz-Latn-UZ"/>
              </w:rPr>
            </w:pPr>
          </w:p>
          <w:p w14:paraId="0755E9C8" w14:textId="470ACA29" w:rsidR="007331B0" w:rsidRPr="006448BB" w:rsidRDefault="00490180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noProof/>
                <w:lang w:val="ru-RU" w:eastAsia="ru-RU"/>
              </w:rPr>
              <w:drawing>
                <wp:anchor distT="0" distB="0" distL="114300" distR="114300" simplePos="0" relativeHeight="251664384" behindDoc="1" locked="0" layoutInCell="1" allowOverlap="1" wp14:anchorId="03FA635C" wp14:editId="2F805F5A">
                  <wp:simplePos x="0" y="0"/>
                  <wp:positionH relativeFrom="column">
                    <wp:posOffset>26670</wp:posOffset>
                  </wp:positionH>
                  <wp:positionV relativeFrom="paragraph">
                    <wp:posOffset>23495</wp:posOffset>
                  </wp:positionV>
                  <wp:extent cx="1078865" cy="1438910"/>
                  <wp:effectExtent l="0" t="0" r="6985" b="8890"/>
                  <wp:wrapTight wrapText="bothSides">
                    <wp:wrapPolygon edited="0">
                      <wp:start x="0" y="0"/>
                      <wp:lineTo x="0" y="21447"/>
                      <wp:lineTo x="21358" y="21447"/>
                      <wp:lineTo x="21358" y="0"/>
                      <wp:lineTo x="0" y="0"/>
                    </wp:wrapPolygon>
                  </wp:wrapTight>
                  <wp:docPr id="5" name="Рисунок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78865" cy="143891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anchor>
              </w:drawing>
            </w:r>
            <w:r w:rsidR="00021591" w:rsidRPr="006448BB">
              <w:rPr>
                <w:rFonts w:ascii="Times New Roman" w:hAnsi="Times New Roman" w:cs="Times New Roman"/>
                <w:lang w:val="en-US"/>
              </w:rPr>
              <w:t>FULL NAME</w:t>
            </w:r>
            <w:r w:rsidR="007331B0" w:rsidRPr="006448BB">
              <w:rPr>
                <w:rFonts w:ascii="Times New Roman" w:hAnsi="Times New Roman" w:cs="Times New Roman"/>
                <w:lang w:val="en-US"/>
              </w:rPr>
              <w:tab/>
            </w:r>
            <w:r w:rsidR="005D3DFE" w:rsidRPr="006448BB"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lang w:val="en-US"/>
              </w:rPr>
              <w:t>VAPAEV MURODBEK ERGASHOVICH</w:t>
            </w:r>
          </w:p>
          <w:p w14:paraId="05F653AF" w14:textId="77777777" w:rsidR="007331B0" w:rsidRPr="006A1F8E" w:rsidRDefault="007331B0">
            <w:pPr>
              <w:rPr>
                <w:rFonts w:ascii="Times New Roman" w:hAnsi="Times New Roman" w:cs="Times New Roman"/>
                <w:lang w:val="uz-Latn-UZ"/>
              </w:rPr>
            </w:pPr>
          </w:p>
          <w:p w14:paraId="55F512A0" w14:textId="4C5371BF" w:rsidR="007331B0" w:rsidRPr="006448BB" w:rsidRDefault="00851057">
            <w:pPr>
              <w:rPr>
                <w:rFonts w:ascii="Times New Roman" w:hAnsi="Times New Roman" w:cs="Times New Roman"/>
                <w:lang w:val="en-US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POSITION</w:t>
            </w:r>
            <w:r w:rsidR="007331B0" w:rsidRPr="006448BB">
              <w:rPr>
                <w:rFonts w:ascii="Times New Roman" w:hAnsi="Times New Roman" w:cs="Times New Roman"/>
                <w:lang w:val="en-US"/>
              </w:rPr>
              <w:tab/>
            </w:r>
            <w:r w:rsidRPr="006A1F8E">
              <w:rPr>
                <w:rFonts w:ascii="Times New Roman" w:hAnsi="Times New Roman" w:cs="Times New Roman"/>
                <w:lang w:val="uz-Latn-UZ"/>
              </w:rPr>
              <w:t xml:space="preserve"> </w:t>
            </w:r>
            <w:r w:rsidR="00490180">
              <w:rPr>
                <w:rFonts w:ascii="Times New Roman" w:hAnsi="Times New Roman" w:cs="Times New Roman"/>
                <w:lang w:val="uz-Latn-UZ"/>
              </w:rPr>
              <w:t xml:space="preserve">   </w:t>
            </w:r>
            <w:bookmarkStart w:id="0" w:name="_GoBack"/>
            <w:bookmarkEnd w:id="0"/>
            <w:r w:rsidR="006448BB">
              <w:rPr>
                <w:rFonts w:ascii="Times New Roman" w:hAnsi="Times New Roman" w:cs="Times New Roman"/>
                <w:lang w:val="uz-Latn-UZ"/>
              </w:rPr>
              <w:t xml:space="preserve">   </w:t>
            </w:r>
            <w:r w:rsidRPr="006A1F8E">
              <w:rPr>
                <w:rFonts w:ascii="Times New Roman" w:hAnsi="Times New Roman" w:cs="Times New Roman"/>
                <w:lang w:val="uz-Latn-UZ"/>
              </w:rPr>
              <w:t xml:space="preserve"> Teacher </w:t>
            </w:r>
          </w:p>
          <w:p w14:paraId="35D86ADA" w14:textId="77777777" w:rsidR="007331B0" w:rsidRPr="006448BB" w:rsidRDefault="007331B0">
            <w:pPr>
              <w:rPr>
                <w:rFonts w:ascii="Times New Roman" w:hAnsi="Times New Roman" w:cs="Times New Roman"/>
                <w:lang w:val="en-US"/>
              </w:rPr>
            </w:pPr>
          </w:p>
          <w:p w14:paraId="4A880828" w14:textId="2425868E" w:rsidR="007331B0" w:rsidRPr="00C9309E" w:rsidRDefault="00851057">
            <w:pPr>
              <w:rPr>
                <w:rFonts w:ascii="Times New Roman" w:hAnsi="Times New Roman" w:cs="Times New Roman"/>
                <w:lang w:val="en-US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TEL.</w:t>
            </w:r>
            <w:r w:rsidR="007331B0" w:rsidRPr="006A1F8E">
              <w:rPr>
                <w:rFonts w:ascii="Times New Roman" w:hAnsi="Times New Roman" w:cs="Times New Roman"/>
                <w:lang w:val="uz-Latn-UZ"/>
              </w:rPr>
              <w:tab/>
            </w:r>
            <w:r w:rsidR="007331B0" w:rsidRPr="00C9309E">
              <w:rPr>
                <w:rFonts w:ascii="Times New Roman" w:hAnsi="Times New Roman" w:cs="Times New Roman"/>
                <w:lang w:val="en-US"/>
              </w:rPr>
              <w:tab/>
            </w:r>
            <w:r w:rsidR="00FF6D24">
              <w:rPr>
                <w:rFonts w:ascii="Times New Roman" w:hAnsi="Times New Roman" w:cs="Times New Roman"/>
                <w:lang w:val="uz-Latn-UZ"/>
              </w:rPr>
              <w:t xml:space="preserve"> +998</w:t>
            </w:r>
            <w:r w:rsidR="00490180">
              <w:rPr>
                <w:rFonts w:ascii="Times New Roman" w:hAnsi="Times New Roman" w:cs="Times New Roman"/>
                <w:lang w:val="uz-Latn-UZ"/>
              </w:rPr>
              <w:t>914341365</w:t>
            </w:r>
          </w:p>
          <w:p w14:paraId="5FADD400" w14:textId="77777777" w:rsidR="007331B0" w:rsidRPr="00C9309E" w:rsidRDefault="007331B0">
            <w:pPr>
              <w:rPr>
                <w:rFonts w:ascii="Times New Roman" w:hAnsi="Times New Roman" w:cs="Times New Roman"/>
                <w:lang w:val="en-US"/>
              </w:rPr>
            </w:pPr>
          </w:p>
          <w:p w14:paraId="2AAAEC4D" w14:textId="0EB27CD0" w:rsidR="007331B0" w:rsidRPr="005B2F26" w:rsidRDefault="00021591" w:rsidP="00EE1D3E">
            <w:pPr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E-mail.</w:t>
            </w:r>
            <w:r w:rsidR="007331B0" w:rsidRPr="006A1F8E">
              <w:rPr>
                <w:rFonts w:ascii="Times New Roman" w:hAnsi="Times New Roman" w:cs="Times New Roman"/>
                <w:lang w:val="uz-Latn-UZ"/>
              </w:rPr>
              <w:tab/>
            </w:r>
            <w:r w:rsidR="007331B0" w:rsidRPr="006A1F8E">
              <w:rPr>
                <w:rFonts w:ascii="Times New Roman" w:hAnsi="Times New Roman" w:cs="Times New Roman"/>
                <w:lang w:val="uz-Latn-UZ"/>
              </w:rPr>
              <w:tab/>
            </w:r>
            <w:r w:rsidR="00851057" w:rsidRPr="006A1F8E">
              <w:rPr>
                <w:rFonts w:ascii="Times New Roman" w:hAnsi="Times New Roman" w:cs="Times New Roman"/>
                <w:lang w:val="uz-Latn-UZ"/>
              </w:rPr>
              <w:t xml:space="preserve"> </w:t>
            </w:r>
            <w:hyperlink r:id="rId7" w:history="1">
              <w:r w:rsidR="00490180" w:rsidRPr="0053530D">
                <w:rPr>
                  <w:rStyle w:val="a4"/>
                  <w:rFonts w:ascii="Times New Roman" w:hAnsi="Times New Roman" w:cs="Times New Roman"/>
                  <w:color w:val="auto"/>
                  <w:u w:val="none"/>
                  <w:lang w:val="uz-Latn-UZ"/>
                </w:rPr>
                <w:t>murodbek.v@urdu.uz</w:t>
              </w:r>
            </w:hyperlink>
            <w:r w:rsidR="00490180" w:rsidRPr="00886903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490180">
              <w:rPr>
                <w:rFonts w:ascii="Times New Roman" w:hAnsi="Times New Roman" w:cs="Times New Roman"/>
                <w:lang w:val="uz-Latn-UZ"/>
              </w:rPr>
              <w:t>, murod.wme@mail.ru</w:t>
            </w:r>
          </w:p>
          <w:p w14:paraId="7A3819D0" w14:textId="77777777" w:rsidR="007331B0" w:rsidRPr="005D3DFE" w:rsidRDefault="007331B0" w:rsidP="001C2B78">
            <w:pPr>
              <w:rPr>
                <w:rFonts w:ascii="Times New Roman" w:hAnsi="Times New Roman" w:cs="Times New Roman"/>
                <w:lang w:val="uz-Latn-UZ"/>
              </w:rPr>
            </w:pPr>
          </w:p>
          <w:p w14:paraId="11910016" w14:textId="122CAF42" w:rsidR="007331B0" w:rsidRPr="00490180" w:rsidRDefault="00021591" w:rsidP="001C2B78">
            <w:pPr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TEL. ORGANIZATIONS</w:t>
            </w:r>
            <w:r w:rsidR="00490180">
              <w:rPr>
                <w:rFonts w:ascii="Times New Roman" w:hAnsi="Times New Roman" w:cs="Times New Roman"/>
                <w:lang w:val="uz-Latn-UZ"/>
              </w:rPr>
              <w:t xml:space="preserve">       </w:t>
            </w:r>
            <w:r w:rsidR="00851057" w:rsidRPr="006448BB">
              <w:rPr>
                <w:rFonts w:ascii="Times New Roman" w:hAnsi="Times New Roman" w:cs="Times New Roman"/>
                <w:lang w:val="en-US"/>
              </w:rPr>
              <w:t xml:space="preserve"> +99862 2246700</w:t>
            </w:r>
          </w:p>
          <w:p w14:paraId="02BD0A30" w14:textId="77777777" w:rsidR="00851057" w:rsidRPr="006A1F8E" w:rsidRDefault="00851057" w:rsidP="001C2B78">
            <w:pPr>
              <w:rPr>
                <w:rFonts w:ascii="Times New Roman" w:hAnsi="Times New Roman" w:cs="Times New Roman"/>
                <w:lang w:val="uz-Latn-UZ"/>
              </w:rPr>
            </w:pPr>
          </w:p>
          <w:p w14:paraId="574C40C8" w14:textId="77777777" w:rsidR="00490180" w:rsidRDefault="00490180" w:rsidP="001C2B78">
            <w:pPr>
              <w:rPr>
                <w:rFonts w:ascii="Times New Roman" w:hAnsi="Times New Roman" w:cs="Times New Roman"/>
                <w:lang w:val="uz-Latn-UZ"/>
              </w:rPr>
            </w:pPr>
          </w:p>
          <w:p w14:paraId="293C7DC6" w14:textId="22470669" w:rsidR="00851057" w:rsidRPr="006A1F8E" w:rsidRDefault="00021591" w:rsidP="001C2B78">
            <w:pPr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 xml:space="preserve">ORGANIZATION ADDRESS </w:t>
            </w:r>
          </w:p>
          <w:p w14:paraId="10B1E077" w14:textId="14F20C96" w:rsidR="007331B0" w:rsidRPr="006A1F8E" w:rsidRDefault="006448BB" w:rsidP="008510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</w:t>
            </w:r>
            <w:r w:rsidR="00C9309E" w:rsidRPr="006448BB">
              <w:rPr>
                <w:rFonts w:ascii="Times New Roman" w:hAnsi="Times New Roman" w:cs="Times New Roman"/>
                <w:lang w:val="en-US"/>
              </w:rPr>
              <w:t xml:space="preserve">Hamid </w:t>
            </w:r>
            <w:proofErr w:type="spellStart"/>
            <w:r w:rsidR="00C9309E" w:rsidRPr="006448BB">
              <w:rPr>
                <w:rFonts w:ascii="Times New Roman" w:hAnsi="Times New Roman" w:cs="Times New Roman"/>
                <w:lang w:val="en-US"/>
              </w:rPr>
              <w:t>Olimjon</w:t>
            </w:r>
            <w:proofErr w:type="spellEnd"/>
            <w:r w:rsidR="00C9309E" w:rsidRPr="006448BB">
              <w:rPr>
                <w:rFonts w:ascii="Times New Roman" w:hAnsi="Times New Roman" w:cs="Times New Roman"/>
                <w:lang w:val="en-US"/>
              </w:rPr>
              <w:t xml:space="preserve"> Street 14, </w:t>
            </w:r>
            <w:proofErr w:type="spellStart"/>
            <w:r w:rsidR="00C9309E" w:rsidRPr="006448BB">
              <w:rPr>
                <w:rFonts w:ascii="Times New Roman" w:hAnsi="Times New Roman" w:cs="Times New Roman"/>
                <w:lang w:val="en-US"/>
              </w:rPr>
              <w:t>Urgench</w:t>
            </w:r>
            <w:proofErr w:type="spellEnd"/>
            <w:r w:rsidR="00C9309E" w:rsidRPr="006448BB">
              <w:rPr>
                <w:rFonts w:ascii="Times New Roman" w:hAnsi="Times New Roman" w:cs="Times New Roman"/>
                <w:lang w:val="en-US"/>
              </w:rPr>
              <w:t xml:space="preserve"> city. 220100</w:t>
            </w:r>
          </w:p>
        </w:tc>
      </w:tr>
      <w:tr w:rsidR="001C2B78" w:rsidRPr="006A1F8E" w14:paraId="3AEB089C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  <w:vAlign w:val="center"/>
          </w:tcPr>
          <w:p w14:paraId="09B4EDBC" w14:textId="3E2727B8" w:rsidR="001C2B78" w:rsidRPr="006A1F8E" w:rsidRDefault="00096122" w:rsidP="007331B0">
            <w:pPr>
              <w:jc w:val="center"/>
              <w:rPr>
                <w:rFonts w:ascii="Times New Roman" w:hAnsi="Times New Roman" w:cs="Times New Roman"/>
                <w:lang w:val="uz-Latn-UZ"/>
              </w:rPr>
            </w:pPr>
            <w:r w:rsidRPr="000B7EB3">
              <w:rPr>
                <w:rFonts w:ascii="Times New Roman" w:hAnsi="Times New Roman" w:cs="Times New Roman"/>
                <w:lang w:val="en-US"/>
              </w:rPr>
              <w:t>POWER</w:t>
            </w:r>
          </w:p>
        </w:tc>
        <w:tc>
          <w:tcPr>
            <w:tcW w:w="7361" w:type="dxa"/>
            <w:tcBorders>
              <w:right w:val="nil"/>
            </w:tcBorders>
          </w:tcPr>
          <w:p w14:paraId="7D10F326" w14:textId="33EE5484" w:rsidR="00EE1D3E" w:rsidRPr="00FF6D24" w:rsidRDefault="00FF6D24" w:rsidP="00FF6D24">
            <w:pPr>
              <w:pStyle w:val="aa"/>
              <w:numPr>
                <w:ilvl w:val="0"/>
                <w:numId w:val="9"/>
              </w:numPr>
              <w:ind w:left="372" w:hanging="284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FF6D24">
              <w:rPr>
                <w:rFonts w:ascii="Times New Roman" w:hAnsi="Times New Roman" w:cs="Times New Roman"/>
                <w:lang w:val="en-US"/>
              </w:rPr>
              <w:t>201</w:t>
            </w:r>
            <w:r w:rsidR="00490180">
              <w:rPr>
                <w:rFonts w:ascii="Times New Roman" w:hAnsi="Times New Roman" w:cs="Times New Roman"/>
                <w:lang w:val="en-US"/>
              </w:rPr>
              <w:t>5</w:t>
            </w:r>
            <w:r w:rsidRPr="00FF6D24">
              <w:rPr>
                <w:rFonts w:ascii="Times New Roman" w:hAnsi="Times New Roman" w:cs="Times New Roman"/>
                <w:lang w:val="en-US"/>
              </w:rPr>
              <w:t>-20</w:t>
            </w:r>
            <w:r w:rsidR="00490180">
              <w:rPr>
                <w:rFonts w:ascii="Times New Roman" w:hAnsi="Times New Roman" w:cs="Times New Roman"/>
                <w:lang w:val="en-US"/>
              </w:rPr>
              <w:t>17</w:t>
            </w:r>
            <w:r w:rsidR="006448BB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5B2F26">
              <w:rPr>
                <w:rStyle w:val="jlqj4b"/>
                <w:lang w:val="en"/>
              </w:rPr>
              <w:t>National University of Uzbekistan</w:t>
            </w:r>
            <w:r w:rsidR="005B2F26" w:rsidRPr="00FF6D24">
              <w:rPr>
                <w:rFonts w:ascii="Times New Roman" w:hAnsi="Times New Roman" w:cs="Times New Roman"/>
                <w:lang w:val="uz-Latn-UZ"/>
              </w:rPr>
              <w:t xml:space="preserve"> </w:t>
            </w:r>
            <w:r w:rsidR="006A75B6" w:rsidRPr="00FF6D24">
              <w:rPr>
                <w:rFonts w:ascii="Times New Roman" w:hAnsi="Times New Roman" w:cs="Times New Roman"/>
                <w:lang w:val="uz-Latn-UZ"/>
              </w:rPr>
              <w:t>(master)</w:t>
            </w:r>
          </w:p>
          <w:p w14:paraId="0E4CFF4E" w14:textId="39D26C3F" w:rsidR="007331B0" w:rsidRPr="00FF6D24" w:rsidRDefault="00490180" w:rsidP="005B2F26">
            <w:pPr>
              <w:pStyle w:val="a5"/>
              <w:numPr>
                <w:ilvl w:val="0"/>
                <w:numId w:val="1"/>
              </w:numPr>
              <w:ind w:left="230" w:hanging="142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9</w:t>
            </w:r>
            <w:r w:rsidR="00FF6D24">
              <w:rPr>
                <w:rFonts w:ascii="Times New Roman" w:hAnsi="Times New Roman" w:cs="Times New Roman"/>
              </w:rPr>
              <w:t>-201</w:t>
            </w:r>
            <w:r>
              <w:rPr>
                <w:rFonts w:ascii="Times New Roman" w:hAnsi="Times New Roman" w:cs="Times New Roman"/>
                <w:lang w:val="en-US"/>
              </w:rPr>
              <w:t>3</w:t>
            </w:r>
            <w:r w:rsidR="007331B0" w:rsidRPr="006A1F8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5B2F26">
              <w:rPr>
                <w:rStyle w:val="jlqj4b"/>
                <w:lang w:val="en"/>
              </w:rPr>
              <w:t>Urgench</w:t>
            </w:r>
            <w:proofErr w:type="spellEnd"/>
            <w:r w:rsidR="005B2F26">
              <w:rPr>
                <w:rStyle w:val="jlqj4b"/>
                <w:lang w:val="en"/>
              </w:rPr>
              <w:t xml:space="preserve"> State University</w:t>
            </w:r>
            <w:r w:rsidR="005B2F26" w:rsidRPr="00FF6D24">
              <w:rPr>
                <w:rFonts w:ascii="Times New Roman" w:hAnsi="Times New Roman" w:cs="Times New Roman"/>
              </w:rPr>
              <w:t xml:space="preserve"> </w:t>
            </w:r>
            <w:r w:rsidR="007331B0" w:rsidRPr="00FF6D24">
              <w:rPr>
                <w:rFonts w:ascii="Times New Roman" w:hAnsi="Times New Roman" w:cs="Times New Roman"/>
              </w:rPr>
              <w:t>(Bachelo</w:t>
            </w:r>
            <w:r w:rsidR="006448BB" w:rsidRPr="00FF6D24">
              <w:rPr>
                <w:rFonts w:ascii="Times New Roman" w:hAnsi="Times New Roman" w:cs="Times New Roman"/>
                <w:lang w:val="en-US"/>
              </w:rPr>
              <w:t>u</w:t>
            </w:r>
            <w:r w:rsidR="007331B0" w:rsidRPr="00FF6D24">
              <w:rPr>
                <w:rFonts w:ascii="Times New Roman" w:hAnsi="Times New Roman" w:cs="Times New Roman"/>
              </w:rPr>
              <w:t>r)</w:t>
            </w:r>
          </w:p>
        </w:tc>
      </w:tr>
      <w:tr w:rsidR="001C2B78" w:rsidRPr="006A1F8E" w14:paraId="3651B644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  <w:vAlign w:val="center"/>
          </w:tcPr>
          <w:p w14:paraId="65B62821" w14:textId="22DC34B2" w:rsidR="001C2B78" w:rsidRPr="00096122" w:rsidRDefault="00096122" w:rsidP="007331B0">
            <w:pPr>
              <w:jc w:val="center"/>
              <w:rPr>
                <w:rFonts w:ascii="Times New Roman" w:hAnsi="Times New Roman" w:cs="Times New Roman"/>
                <w:lang w:val="ru-RU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WORK EXPERIENCE</w:t>
            </w:r>
          </w:p>
        </w:tc>
        <w:tc>
          <w:tcPr>
            <w:tcW w:w="7361" w:type="dxa"/>
            <w:tcBorders>
              <w:right w:val="nil"/>
            </w:tcBorders>
          </w:tcPr>
          <w:p w14:paraId="25CEB025" w14:textId="77777777" w:rsidR="00490180" w:rsidRPr="00490180" w:rsidRDefault="00490180" w:rsidP="00670F50">
            <w:pPr>
              <w:pStyle w:val="a5"/>
              <w:numPr>
                <w:ilvl w:val="0"/>
                <w:numId w:val="2"/>
              </w:numPr>
              <w:ind w:left="262" w:hanging="142"/>
              <w:rPr>
                <w:rStyle w:val="jlqj4b"/>
                <w:rFonts w:ascii="Times New Roman" w:hAnsi="Times New Roman" w:cs="Times New Roman"/>
                <w:lang w:val="uz-Latn-UZ"/>
              </w:rPr>
            </w:pPr>
            <w:r w:rsidRPr="00490180">
              <w:rPr>
                <w:rStyle w:val="jlqj4b"/>
                <w:lang w:val="en"/>
              </w:rPr>
              <w:t xml:space="preserve">04.09.2013 02.09.2015 PROFESSIONAL CONSTRUCTION COLLEGE </w:t>
            </w:r>
          </w:p>
          <w:p w14:paraId="3CE84952" w14:textId="2963B93A" w:rsidR="007331B0" w:rsidRPr="006A1F8E" w:rsidRDefault="00490180" w:rsidP="00670F50">
            <w:pPr>
              <w:pStyle w:val="a5"/>
              <w:numPr>
                <w:ilvl w:val="0"/>
                <w:numId w:val="2"/>
              </w:numPr>
              <w:ind w:left="262" w:hanging="142"/>
              <w:rPr>
                <w:rFonts w:ascii="Times New Roman" w:hAnsi="Times New Roman" w:cs="Times New Roman"/>
                <w:lang w:val="uz-Latn-UZ"/>
              </w:rPr>
            </w:pPr>
            <w:r>
              <w:rPr>
                <w:rFonts w:ascii="Times New Roman" w:hAnsi="Times New Roman" w:cs="Times New Roman"/>
                <w:lang w:val="en-US"/>
              </w:rPr>
              <w:t>2017</w:t>
            </w:r>
            <w:r w:rsidR="00670F50" w:rsidRPr="006448BB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="00670F50" w:rsidRPr="006448BB">
              <w:rPr>
                <w:rFonts w:ascii="Times New Roman" w:hAnsi="Times New Roman" w:cs="Times New Roman"/>
                <w:lang w:val="en-US"/>
              </w:rPr>
              <w:t>Urgench</w:t>
            </w:r>
            <w:proofErr w:type="spellEnd"/>
            <w:r w:rsidR="00670F50" w:rsidRPr="006448BB">
              <w:rPr>
                <w:rFonts w:ascii="Times New Roman" w:hAnsi="Times New Roman" w:cs="Times New Roman"/>
                <w:lang w:val="en-US"/>
              </w:rPr>
              <w:t xml:space="preserve"> State University "Interfaculty general</w:t>
            </w:r>
            <w:r>
              <w:rPr>
                <w:rFonts w:ascii="Times New Roman" w:hAnsi="Times New Roman" w:cs="Times New Roman"/>
                <w:lang w:val="en-US"/>
              </w:rPr>
              <w:t xml:space="preserve"> technical disciplines" </w:t>
            </w:r>
            <w:r w:rsidR="00670F50" w:rsidRPr="006448BB">
              <w:rPr>
                <w:rFonts w:ascii="Times New Roman" w:hAnsi="Times New Roman" w:cs="Times New Roman"/>
                <w:lang w:val="en-US"/>
              </w:rPr>
              <w:t>teacher of the department</w:t>
            </w:r>
          </w:p>
        </w:tc>
      </w:tr>
      <w:tr w:rsidR="001C2B78" w:rsidRPr="006A1F8E" w14:paraId="127753BA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77CA229F" w14:textId="0477C1AE" w:rsidR="001C2B78" w:rsidRPr="00096122" w:rsidRDefault="00096122" w:rsidP="002C767A">
            <w:pPr>
              <w:jc w:val="center"/>
              <w:rPr>
                <w:rFonts w:ascii="Times New Roman" w:hAnsi="Times New Roman" w:cs="Times New Roman"/>
                <w:lang w:val="ru-RU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SPECIALTY</w:t>
            </w:r>
          </w:p>
        </w:tc>
        <w:tc>
          <w:tcPr>
            <w:tcW w:w="7361" w:type="dxa"/>
            <w:tcBorders>
              <w:right w:val="nil"/>
            </w:tcBorders>
          </w:tcPr>
          <w:p w14:paraId="209F1863" w14:textId="670F48B7" w:rsidR="001C2B78" w:rsidRPr="006A1F8E" w:rsidRDefault="00490180" w:rsidP="00490180">
            <w:pPr>
              <w:pStyle w:val="a5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490180">
              <w:rPr>
                <w:rStyle w:val="jlqj4b"/>
                <w:lang w:val="en"/>
              </w:rPr>
              <w:t>LASER PHYSICS</w:t>
            </w:r>
          </w:p>
        </w:tc>
      </w:tr>
      <w:tr w:rsidR="001C2B78" w:rsidRPr="006A1F8E" w14:paraId="3E813C48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06D3BE2C" w14:textId="77777777" w:rsidR="001C2B78" w:rsidRPr="006A1F8E" w:rsidRDefault="006A75B6" w:rsidP="002C767A">
            <w:pPr>
              <w:jc w:val="center"/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LEARNING SUBJECTS</w:t>
            </w:r>
          </w:p>
        </w:tc>
        <w:tc>
          <w:tcPr>
            <w:tcW w:w="7361" w:type="dxa"/>
            <w:tcBorders>
              <w:right w:val="nil"/>
            </w:tcBorders>
          </w:tcPr>
          <w:p w14:paraId="043348EC" w14:textId="3B74256A" w:rsidR="001C2B78" w:rsidRPr="00FF6D24" w:rsidRDefault="00490180" w:rsidP="00490180">
            <w:pPr>
              <w:pStyle w:val="aa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90180">
              <w:rPr>
                <w:rStyle w:val="y2iqfc"/>
                <w:rFonts w:ascii="Times New Roman" w:hAnsi="Times New Roman" w:cs="Times New Roman"/>
                <w:color w:val="202124"/>
                <w:sz w:val="24"/>
                <w:szCs w:val="24"/>
                <w:lang w:val="en"/>
              </w:rPr>
              <w:t>Phys</w:t>
            </w:r>
            <w:r>
              <w:rPr>
                <w:rStyle w:val="y2iqfc"/>
                <w:rFonts w:ascii="Times New Roman" w:hAnsi="Times New Roman" w:cs="Times New Roman"/>
                <w:color w:val="202124"/>
                <w:sz w:val="24"/>
                <w:szCs w:val="24"/>
                <w:lang w:val="en"/>
              </w:rPr>
              <w:t>ics, E</w:t>
            </w:r>
            <w:r w:rsidRPr="00490180">
              <w:rPr>
                <w:rStyle w:val="y2iqfc"/>
                <w:rFonts w:ascii="Times New Roman" w:hAnsi="Times New Roman" w:cs="Times New Roman"/>
                <w:color w:val="202124"/>
                <w:sz w:val="24"/>
                <w:szCs w:val="24"/>
                <w:lang w:val="en"/>
              </w:rPr>
              <w:t>lectrical engineering and electronics</w:t>
            </w:r>
          </w:p>
        </w:tc>
      </w:tr>
      <w:tr w:rsidR="001336E8" w:rsidRPr="006A1F8E" w14:paraId="3A20621E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7EF278FC" w14:textId="134F9597" w:rsidR="001336E8" w:rsidRPr="006A1F8E" w:rsidRDefault="001336E8" w:rsidP="001336E8">
            <w:pPr>
              <w:jc w:val="center"/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RESEARCH WORK</w:t>
            </w:r>
          </w:p>
        </w:tc>
        <w:tc>
          <w:tcPr>
            <w:tcW w:w="7361" w:type="dxa"/>
            <w:tcBorders>
              <w:right w:val="nil"/>
            </w:tcBorders>
          </w:tcPr>
          <w:p w14:paraId="37184BCA" w14:textId="149E763B" w:rsidR="001336E8" w:rsidRPr="00FF6D24" w:rsidRDefault="001336E8" w:rsidP="00FF6D24">
            <w:pPr>
              <w:pStyle w:val="a5"/>
              <w:numPr>
                <w:ilvl w:val="0"/>
                <w:numId w:val="4"/>
              </w:numPr>
              <w:ind w:left="372" w:hanging="142"/>
              <w:rPr>
                <w:rFonts w:ascii="Times New Roman" w:hAnsi="Times New Roman" w:cs="Times New Roman"/>
              </w:rPr>
            </w:pPr>
            <w:r w:rsidRPr="006A1F8E">
              <w:rPr>
                <w:rFonts w:ascii="Times New Roman" w:hAnsi="Times New Roman" w:cs="Times New Roman"/>
              </w:rPr>
              <w:t xml:space="preserve"> </w:t>
            </w:r>
            <w:r w:rsidR="00490180" w:rsidRPr="00156F7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</w:t>
            </w:r>
            <w:r w:rsidR="00490180" w:rsidRPr="00156F7D">
              <w:rPr>
                <w:rFonts w:ascii="Times New Roman" w:hAnsi="Times New Roman" w:cs="Times New Roman"/>
                <w:sz w:val="24"/>
                <w:szCs w:val="24"/>
              </w:rPr>
              <w:t>nfluence of laser plasma parameters on the formation of nanoscale structures on metal surfaces</w:t>
            </w:r>
          </w:p>
        </w:tc>
      </w:tr>
      <w:tr w:rsidR="006448BB" w:rsidRPr="006A1F8E" w14:paraId="055E93D9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0760FBA8" w14:textId="2CFA75ED" w:rsidR="006448BB" w:rsidRPr="00096122" w:rsidRDefault="006448BB" w:rsidP="006448BB">
            <w:pPr>
              <w:jc w:val="center"/>
              <w:rPr>
                <w:rFonts w:ascii="Times New Roman" w:hAnsi="Times New Roman" w:cs="Times New Roman"/>
                <w:lang w:val="ru-RU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SCIENTIFIC RESEARCH</w:t>
            </w:r>
          </w:p>
        </w:tc>
        <w:tc>
          <w:tcPr>
            <w:tcW w:w="7361" w:type="dxa"/>
            <w:tcBorders>
              <w:right w:val="nil"/>
            </w:tcBorders>
          </w:tcPr>
          <w:p w14:paraId="1C08A6A5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Pr="00334D1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ADDIN Mendeley Bibliography CSL_BIBLIOGRAPHY </w:instrText>
            </w:r>
            <w:r w:rsidRPr="00334D1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Impact of plasma conditions on the shape of femtosecond laser-induced surface structures of Ti and Ni,”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ppl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ied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 Phys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ics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 A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vol. 128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N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o. 6, p. 488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)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IF=2.1)</w:t>
            </w:r>
          </w:p>
          <w:p w14:paraId="12EDCC81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Lazer nurlanishi ta’sirida mis sirtida hosil qilingan plazmasining optik хususiyati,”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ILMIY AXBOROTNOMA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vol. 2, pp. 119–124 (2022).</w:t>
            </w:r>
          </w:p>
          <w:p w14:paraId="47CB2C0E" w14:textId="77777777" w:rsidR="00490180" w:rsidRPr="00C9269B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/>
              </w:rPr>
            </w:pPr>
            <w:r w:rsidRPr="00C9269B">
              <w:rPr>
                <w:rFonts w:ascii="Times New Roman" w:hAnsi="Times New Roman" w:cs="Times New Roman"/>
              </w:rPr>
              <w:fldChar w:fldCharType="begin" w:fldLock="1"/>
            </w:r>
            <w:r w:rsidRPr="00C9269B">
              <w:rPr>
                <w:rFonts w:ascii="Times New Roman" w:hAnsi="Times New Roman" w:cs="Times New Roman"/>
              </w:rPr>
              <w:instrText xml:space="preserve">ADDIN Mendeley Bibliography CSL_BIBLIOGRAPHY </w:instrText>
            </w:r>
            <w:r w:rsidRPr="00C9269B">
              <w:rPr>
                <w:rFonts w:ascii="Times New Roman" w:hAnsi="Times New Roman" w:cs="Times New Roman"/>
              </w:rPr>
              <w:fldChar w:fldCharType="separate"/>
            </w:r>
            <w:r w:rsidRPr="00C9269B">
              <w:rPr>
                <w:rFonts w:ascii="Times New Roman" w:hAnsi="Times New Roman" w:cs="Times New Roman"/>
                <w:noProof/>
                <w:szCs w:val="24"/>
              </w:rPr>
              <w:t>"</w:t>
            </w:r>
            <w:r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Determination of parameters of the laser-induced silicon plasma by laser-induced breakdown spectroscopy," «Узбекский физический журнал» </w:t>
            </w:r>
            <w:r w:rsidRPr="00C9269B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25</w:t>
            </w:r>
            <w:r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>(1), (2023).</w:t>
            </w:r>
          </w:p>
          <w:p w14:paraId="586601F5" w14:textId="77777777" w:rsidR="00490180" w:rsidRPr="00C9269B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C9269B">
              <w:rPr>
                <w:rFonts w:ascii="Times New Roman" w:hAnsi="Times New Roman" w:cs="Times New Roman"/>
              </w:rPr>
              <w:fldChar w:fldCharType="end"/>
            </w:r>
            <w:r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Pikosekund impulsli lazer nurlanishi ta’sirida aluminiy sirtida hosil bo‘lgan plazmaning optik ususiyatlari,” </w:t>
            </w:r>
            <w:r w:rsidRPr="00C9269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“ILM SARCHASHMALARI” ilmiy-nazariy, Metod. J.</w:t>
            </w:r>
            <w:r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>, vol. 10, pp. 6–11 (2022)</w:t>
            </w:r>
          </w:p>
          <w:p w14:paraId="5C65EAEB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INDIY MODDASI SIRTIDA LAZER NURI TA’SIRIDA HOSIL QILINGAN PLAZMANING OPTIK XUSUSIYATLARI,” </w:t>
            </w:r>
            <w:proofErr w:type="spellStart"/>
            <w:r w:rsidRPr="00334D11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c</w:t>
            </w:r>
            <w:proofErr w:type="spellEnd"/>
            <w:r w:rsidRPr="00334D11">
              <w:rPr>
                <w:rFonts w:ascii="Times New Roman" w:hAnsi="Times New Roman" w:cs="Times New Roman"/>
                <w:i/>
                <w:sz w:val="24"/>
                <w:szCs w:val="24"/>
              </w:rPr>
              <w:t>ience and innovation international scientific journal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vol. 1, No. 5, pp. 254–259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)</w:t>
            </w:r>
          </w:p>
          <w:p w14:paraId="4CF22E2F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Study of plasma states of metals under the influence of laser light using LIBS spectroscopy,” 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Eighth International Conference on Phyusical Electronics IPEC-8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Tashkent, 23-24 septem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1, pp. 207–208.</w:t>
            </w:r>
          </w:p>
          <w:p w14:paraId="01E2A1BC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Effect of plasma on the formation of a laser-induced Periodic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 xml:space="preserve">surface structures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МЕЖДУНАРОДНЫЙ ФОРУМ «ФИЗИКА – 2022»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Namangan, 3-4 octo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, pp. 133–134.</w:t>
            </w:r>
          </w:p>
          <w:p w14:paraId="6E6368E9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LAZER NURLANISHI TA’SIRIDA NIOBIY SIRTIDA NANO O’LCHAMLI STRUKTURALAR SHAKILLANTIRISH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International scientific conference of young scientists “Science and innovation-2022,”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Tashkent, 20-octo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, pp. 318–319.</w:t>
            </w:r>
          </w:p>
          <w:p w14:paraId="76BC94A6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Modifikatsiyalangan yarim empirik usul yordamida niobiy (Nb IV) plazma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n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sperktral o‘tish chiziqlari uchun Shtark kengayish koeffitsiyentini hisoblash.,” in </w:t>
            </w:r>
            <w:r w:rsidRPr="00334D11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US"/>
              </w:rPr>
              <w:t>International scientific and scientific-technical confrence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“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Actual problems of modern phyusics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”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Buxoro, 25-26 novem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, pp. 105–107.</w:t>
            </w:r>
          </w:p>
          <w:p w14:paraId="3B9FABB3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Лазер нури таъсирида олинган мис плазмаси спектридан электрон зичлиги ва плазма хароратини аниқлаш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Физика фанининг ривожида истеъдодли ёшларнинг ўрни» Республика илмий анжумани. РИАК-XIV-2021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6-27 март  2021, pp. 164–167.</w:t>
            </w:r>
          </w:p>
          <w:p w14:paraId="778AD48E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Лазер нури таьсирида (In) моддаси сиртида ҳосил қилинганплазманинг спектрал таҳлили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Ёш олимлар ва физик талабаларнинг I Республика илмий анжумани (ЁОФТРИА-I)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1-апрель 2021, pp. 155–157.</w:t>
            </w:r>
          </w:p>
          <w:p w14:paraId="24094652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Lazer nuri ta’sirida cu, in, si, sn sirtida hosil qilingan plazmani libs spektroskopiyasi yordamida tadqiq qilish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Физика фанининг ривожида истеъдодли ёшларнинг ўрни» Республика илмий анжумани. РИАК-XV-2022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2-23 апрель 2022, pp. 33–36.</w:t>
            </w:r>
          </w:p>
          <w:p w14:paraId="12DB7FA6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Study of plasma, formed on the surface of silicon under the influence of laser radiation using libs spectroscopy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Ёш олимлар ва физик талабаларнинг II Республика илмий анжумани (ЁОФТРИА-II)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0-21 май 2022, pp. 125–128.</w:t>
            </w:r>
          </w:p>
          <w:p w14:paraId="09BCBE34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Lazer nurlanishi ta’sirida alyuminiy sirtida hosil qilingan plazmaning optik hususiyatlari,” in "</w:t>
            </w:r>
            <w:r w:rsidRPr="00334D11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F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otonika muammolari va rivojlanish istiqbollari" Respublika ilmiy-amaliy anjumani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Urganch, 27-28 may 2022, pp. 106–110.</w:t>
            </w:r>
          </w:p>
          <w:p w14:paraId="28D97B87" w14:textId="77777777" w:rsidR="00490180" w:rsidRPr="00334D11" w:rsidRDefault="00490180" w:rsidP="00490180">
            <w:pPr>
              <w:pStyle w:val="a5"/>
              <w:widowControl w:val="0"/>
              <w:numPr>
                <w:ilvl w:val="0"/>
                <w:numId w:val="9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Metallar sirtida nano o’lchamli strukturalar shakllanishiga lazer plazma parametrlarinining ta’sirini tadqiq qiluvchi tajribaviy qurilmalar tavsifi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"Yarimo’tkazgichlar, nanomateriallar va fotoenergetikaning dolzarb muammolari” Respublika ilmiy-amaliy anjumani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Urganch, 9-dekabr 2022, pp. 193–195.</w:t>
            </w:r>
          </w:p>
          <w:p w14:paraId="2B08A2E9" w14:textId="3A64AB15" w:rsidR="005B2F26" w:rsidRPr="00490180" w:rsidRDefault="00490180" w:rsidP="00490180">
            <w:pPr>
              <w:pStyle w:val="aa"/>
              <w:jc w:val="both"/>
              <w:rPr>
                <w:rFonts w:ascii="Times New Roman" w:hAnsi="Times New Roman" w:cs="Times New Roman"/>
                <w:sz w:val="24"/>
                <w:szCs w:val="24"/>
                <w:lang w:val="uz-Cyrl-UZ"/>
              </w:rPr>
            </w:pPr>
            <w:r w:rsidRPr="00334D11">
              <w:rPr>
                <w:lang w:val="en-US"/>
              </w:rPr>
              <w:fldChar w:fldCharType="end"/>
            </w:r>
          </w:p>
        </w:tc>
      </w:tr>
    </w:tbl>
    <w:p w14:paraId="46C63701" w14:textId="77777777" w:rsidR="001C2B78" w:rsidRPr="00991192" w:rsidRDefault="001C2B78">
      <w:pPr>
        <w:rPr>
          <w:rFonts w:ascii="Times New Roman" w:hAnsi="Times New Roman" w:cs="Times New Roman"/>
        </w:rPr>
      </w:pPr>
    </w:p>
    <w:sectPr w:rsidR="001C2B78" w:rsidRPr="0099119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Verdana">
    <w:panose1 w:val="020B0604030504040204"/>
    <w:charset w:val="CC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DC686D"/>
    <w:multiLevelType w:val="hybridMultilevel"/>
    <w:tmpl w:val="4306B21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FB3089B"/>
    <w:multiLevelType w:val="hybridMultilevel"/>
    <w:tmpl w:val="9E4C6692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65B6243"/>
    <w:multiLevelType w:val="hybridMultilevel"/>
    <w:tmpl w:val="6A629666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BFC44F6"/>
    <w:multiLevelType w:val="hybridMultilevel"/>
    <w:tmpl w:val="B9D226C2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3EB31BC"/>
    <w:multiLevelType w:val="hybridMultilevel"/>
    <w:tmpl w:val="6A1C19D0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2FF1658"/>
    <w:multiLevelType w:val="hybridMultilevel"/>
    <w:tmpl w:val="A072BFA4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B4F4CB9"/>
    <w:multiLevelType w:val="hybridMultilevel"/>
    <w:tmpl w:val="50DEA6F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3E36043"/>
    <w:multiLevelType w:val="hybridMultilevel"/>
    <w:tmpl w:val="3398DFB6"/>
    <w:lvl w:ilvl="0" w:tplc="E26CC74A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b w:val="0"/>
        <w:sz w:val="24"/>
        <w:lang w:val="uz-Latn-UZ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58AE531F"/>
    <w:multiLevelType w:val="hybridMultilevel"/>
    <w:tmpl w:val="31E80E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FA174EF"/>
    <w:multiLevelType w:val="hybridMultilevel"/>
    <w:tmpl w:val="67D261A0"/>
    <w:lvl w:ilvl="0" w:tplc="041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0">
    <w:nsid w:val="6EFF0CAD"/>
    <w:multiLevelType w:val="hybridMultilevel"/>
    <w:tmpl w:val="F9C6C528"/>
    <w:lvl w:ilvl="0" w:tplc="084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b w:val="0"/>
        <w:sz w:val="24"/>
        <w:lang w:val="uz-Latn-UZ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4"/>
  </w:num>
  <w:num w:numId="2">
    <w:abstractNumId w:val="5"/>
  </w:num>
  <w:num w:numId="3">
    <w:abstractNumId w:val="3"/>
  </w:num>
  <w:num w:numId="4">
    <w:abstractNumId w:val="2"/>
  </w:num>
  <w:num w:numId="5">
    <w:abstractNumId w:val="7"/>
  </w:num>
  <w:num w:numId="6">
    <w:abstractNumId w:val="10"/>
  </w:num>
  <w:num w:numId="7">
    <w:abstractNumId w:val="1"/>
  </w:num>
  <w:num w:numId="8">
    <w:abstractNumId w:val="0"/>
  </w:num>
  <w:num w:numId="9">
    <w:abstractNumId w:val="6"/>
  </w:num>
  <w:num w:numId="10">
    <w:abstractNumId w:val="8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C2B78"/>
    <w:rsid w:val="00011E78"/>
    <w:rsid w:val="00021591"/>
    <w:rsid w:val="00080B9D"/>
    <w:rsid w:val="000948F5"/>
    <w:rsid w:val="00096122"/>
    <w:rsid w:val="000B7EB3"/>
    <w:rsid w:val="000F7E46"/>
    <w:rsid w:val="001336E8"/>
    <w:rsid w:val="001B2641"/>
    <w:rsid w:val="001C2B78"/>
    <w:rsid w:val="001D3D25"/>
    <w:rsid w:val="001F7228"/>
    <w:rsid w:val="002B5247"/>
    <w:rsid w:val="002C767A"/>
    <w:rsid w:val="0037030E"/>
    <w:rsid w:val="00403354"/>
    <w:rsid w:val="00404927"/>
    <w:rsid w:val="0042355A"/>
    <w:rsid w:val="00490180"/>
    <w:rsid w:val="004E4EDD"/>
    <w:rsid w:val="0050693C"/>
    <w:rsid w:val="005B2F26"/>
    <w:rsid w:val="005D3DFE"/>
    <w:rsid w:val="006448BB"/>
    <w:rsid w:val="00667D48"/>
    <w:rsid w:val="00670F50"/>
    <w:rsid w:val="006A1F8E"/>
    <w:rsid w:val="006A75B6"/>
    <w:rsid w:val="00717BA1"/>
    <w:rsid w:val="00730FFF"/>
    <w:rsid w:val="007331B0"/>
    <w:rsid w:val="00851057"/>
    <w:rsid w:val="00983612"/>
    <w:rsid w:val="00991192"/>
    <w:rsid w:val="00A97EE6"/>
    <w:rsid w:val="00B549B7"/>
    <w:rsid w:val="00BF593B"/>
    <w:rsid w:val="00C767A3"/>
    <w:rsid w:val="00C801A5"/>
    <w:rsid w:val="00C9309E"/>
    <w:rsid w:val="00D11DED"/>
    <w:rsid w:val="00E219E0"/>
    <w:rsid w:val="00EA1411"/>
    <w:rsid w:val="00EE1D3E"/>
    <w:rsid w:val="00F5523B"/>
    <w:rsid w:val="00FE47AB"/>
    <w:rsid w:val="00FF6D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uz-Cyrl-UZ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0B7617"/>
  <w15:docId w15:val="{E48C8E10-E421-4CB2-995E-C20303F49F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uz-Cyrl-U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1C2B7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1C2B7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a3">
    <w:name w:val="Table Grid"/>
    <w:basedOn w:val="a1"/>
    <w:uiPriority w:val="39"/>
    <w:rsid w:val="001C2B7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4">
    <w:name w:val="Hyperlink"/>
    <w:basedOn w:val="a0"/>
    <w:uiPriority w:val="99"/>
    <w:unhideWhenUsed/>
    <w:rsid w:val="001C2B78"/>
    <w:rPr>
      <w:color w:val="0563C1" w:themeColor="hyperlink"/>
      <w:u w:val="single"/>
    </w:rPr>
  </w:style>
  <w:style w:type="paragraph" w:styleId="a5">
    <w:name w:val="List Paragraph"/>
    <w:basedOn w:val="a"/>
    <w:uiPriority w:val="34"/>
    <w:qFormat/>
    <w:rsid w:val="00EE1D3E"/>
    <w:pPr>
      <w:ind w:left="720"/>
      <w:contextualSpacing/>
    </w:pPr>
  </w:style>
  <w:style w:type="paragraph" w:customStyle="1" w:styleId="a6">
    <w:name w:val="Знак Знак Знак Знак"/>
    <w:basedOn w:val="a"/>
    <w:rsid w:val="002C767A"/>
    <w:pPr>
      <w:spacing w:line="240" w:lineRule="exact"/>
    </w:pPr>
    <w:rPr>
      <w:rFonts w:ascii="Verdana" w:eastAsia="Times New Roman" w:hAnsi="Verdana" w:cs="Verdana"/>
      <w:sz w:val="20"/>
      <w:szCs w:val="20"/>
      <w:lang w:val="en-US"/>
    </w:rPr>
  </w:style>
  <w:style w:type="character" w:customStyle="1" w:styleId="2">
    <w:name w:val="Основной текст (2) + Полужирный"/>
    <w:uiPriority w:val="99"/>
    <w:rsid w:val="000948F5"/>
    <w:rPr>
      <w:rFonts w:ascii="Times New Roman" w:hAnsi="Times New Roman" w:cs="Times New Roman"/>
      <w:b/>
      <w:bCs/>
      <w:color w:val="000000"/>
      <w:spacing w:val="0"/>
      <w:w w:val="100"/>
      <w:position w:val="0"/>
      <w:sz w:val="24"/>
      <w:szCs w:val="24"/>
      <w:shd w:val="clear" w:color="auto" w:fill="FFFFFF"/>
      <w:lang w:val="ru-RU" w:eastAsia="ru-RU"/>
    </w:rPr>
  </w:style>
  <w:style w:type="character" w:styleId="a7">
    <w:name w:val="Emphasis"/>
    <w:qFormat/>
    <w:rsid w:val="00E219E0"/>
    <w:rPr>
      <w:i/>
      <w:iCs/>
    </w:rPr>
  </w:style>
  <w:style w:type="paragraph" w:styleId="a8">
    <w:name w:val="Subtitle"/>
    <w:basedOn w:val="a"/>
    <w:next w:val="a"/>
    <w:link w:val="a9"/>
    <w:qFormat/>
    <w:rsid w:val="00E219E0"/>
    <w:pPr>
      <w:spacing w:after="60" w:line="240" w:lineRule="auto"/>
      <w:jc w:val="center"/>
      <w:outlineLvl w:val="1"/>
    </w:pPr>
    <w:rPr>
      <w:rFonts w:ascii="Cambria" w:eastAsia="Times New Roman" w:hAnsi="Cambria" w:cs="Times New Roman"/>
      <w:sz w:val="24"/>
      <w:szCs w:val="24"/>
      <w:lang w:val="ru-RU" w:eastAsia="ru-RU"/>
    </w:rPr>
  </w:style>
  <w:style w:type="character" w:customStyle="1" w:styleId="a9">
    <w:name w:val="Подзаголовок Знак"/>
    <w:basedOn w:val="a0"/>
    <w:link w:val="a8"/>
    <w:rsid w:val="00E219E0"/>
    <w:rPr>
      <w:rFonts w:ascii="Cambria" w:eastAsia="Times New Roman" w:hAnsi="Cambria" w:cs="Times New Roman"/>
      <w:sz w:val="24"/>
      <w:szCs w:val="24"/>
      <w:lang w:val="ru-RU" w:eastAsia="ru-RU"/>
    </w:rPr>
  </w:style>
  <w:style w:type="paragraph" w:styleId="20">
    <w:name w:val="Body Text 2"/>
    <w:basedOn w:val="a"/>
    <w:link w:val="21"/>
    <w:rsid w:val="006A1F8E"/>
    <w:pPr>
      <w:tabs>
        <w:tab w:val="left" w:pos="3980"/>
      </w:tabs>
      <w:autoSpaceDE w:val="0"/>
      <w:autoSpaceDN w:val="0"/>
      <w:adjustRightInd w:val="0"/>
      <w:spacing w:after="0" w:line="240" w:lineRule="auto"/>
      <w:jc w:val="both"/>
    </w:pPr>
    <w:rPr>
      <w:rFonts w:ascii="Arial" w:eastAsia="Times New Roman" w:hAnsi="Arial" w:cs="Arial"/>
      <w:color w:val="000000"/>
      <w:sz w:val="20"/>
      <w:szCs w:val="20"/>
      <w:lang w:val="ru-RU" w:eastAsia="ru-RU"/>
    </w:rPr>
  </w:style>
  <w:style w:type="character" w:customStyle="1" w:styleId="21">
    <w:name w:val="Основной текст 2 Знак"/>
    <w:basedOn w:val="a0"/>
    <w:link w:val="20"/>
    <w:rsid w:val="006A1F8E"/>
    <w:rPr>
      <w:rFonts w:ascii="Arial" w:eastAsia="Times New Roman" w:hAnsi="Arial" w:cs="Arial"/>
      <w:color w:val="000000"/>
      <w:sz w:val="20"/>
      <w:szCs w:val="20"/>
      <w:lang w:val="ru-RU" w:eastAsia="ru-RU"/>
    </w:rPr>
  </w:style>
  <w:style w:type="character" w:customStyle="1" w:styleId="UnresolvedMention">
    <w:name w:val="Unresolved Mention"/>
    <w:basedOn w:val="a0"/>
    <w:uiPriority w:val="99"/>
    <w:semiHidden/>
    <w:unhideWhenUsed/>
    <w:rsid w:val="00667D48"/>
    <w:rPr>
      <w:color w:val="605E5C"/>
      <w:shd w:val="clear" w:color="auto" w:fill="E1DFDD"/>
    </w:rPr>
  </w:style>
  <w:style w:type="character" w:customStyle="1" w:styleId="fontstyle01">
    <w:name w:val="fontstyle01"/>
    <w:basedOn w:val="a0"/>
    <w:rsid w:val="00FE47AB"/>
    <w:rPr>
      <w:rFonts w:ascii="Times New Roman" w:hAnsi="Times New Roman" w:cs="Times New Roman" w:hint="default"/>
      <w:b/>
      <w:bCs/>
      <w:i w:val="0"/>
      <w:iCs w:val="0"/>
      <w:color w:val="000000"/>
      <w:sz w:val="30"/>
      <w:szCs w:val="30"/>
    </w:rPr>
  </w:style>
  <w:style w:type="paragraph" w:styleId="aa">
    <w:name w:val="No Spacing"/>
    <w:uiPriority w:val="1"/>
    <w:qFormat/>
    <w:rsid w:val="00FF6D24"/>
    <w:pPr>
      <w:spacing w:after="0" w:line="240" w:lineRule="auto"/>
    </w:pPr>
    <w:rPr>
      <w:lang w:val="ru-RU"/>
    </w:rPr>
  </w:style>
  <w:style w:type="character" w:customStyle="1" w:styleId="y2iqfc">
    <w:name w:val="y2iqfc"/>
    <w:basedOn w:val="a0"/>
    <w:rsid w:val="00FF6D24"/>
  </w:style>
  <w:style w:type="character" w:customStyle="1" w:styleId="jlqj4b">
    <w:name w:val="jlqj4b"/>
    <w:basedOn w:val="a0"/>
    <w:rsid w:val="005B2F26"/>
  </w:style>
  <w:style w:type="paragraph" w:styleId="ab">
    <w:name w:val="Balloon Text"/>
    <w:basedOn w:val="a"/>
    <w:link w:val="ac"/>
    <w:uiPriority w:val="99"/>
    <w:semiHidden/>
    <w:unhideWhenUsed/>
    <w:rsid w:val="00BF593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c">
    <w:name w:val="Текст выноски Знак"/>
    <w:basedOn w:val="a0"/>
    <w:link w:val="ab"/>
    <w:uiPriority w:val="99"/>
    <w:semiHidden/>
    <w:rsid w:val="00BF593B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1276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murodbek.v@urdu.uz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2</Pages>
  <Words>614</Words>
  <Characters>3501</Characters>
  <Application>Microsoft Office Word</Application>
  <DocSecurity>0</DocSecurity>
  <Lines>29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zaffar</dc:creator>
  <cp:lastModifiedBy>user</cp:lastModifiedBy>
  <cp:revision>6</cp:revision>
  <dcterms:created xsi:type="dcterms:W3CDTF">2022-01-29T08:33:00Z</dcterms:created>
  <dcterms:modified xsi:type="dcterms:W3CDTF">2023-04-19T05:46:00Z</dcterms:modified>
</cp:coreProperties>
</file>